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480E6EEB" w:rsidR="00AC15F0" w:rsidRDefault="000C4D41" w:rsidP="00AC15F0">
      <w:r>
        <w:t xml:space="preserve">(1) </w:t>
      </w:r>
      <w:r w:rsidR="00306441">
        <w:t>N</w:t>
      </w:r>
      <w:r w:rsidR="00AC15F0" w:rsidRPr="00686B62">
        <w:t xml:space="preserve">umerical analyses of sensitive clay landslides </w:t>
      </w:r>
      <w:r w:rsidR="00306441">
        <w:t>were</w:t>
      </w:r>
      <w:r w:rsidR="00AC15F0" w:rsidRPr="00686B62">
        <w:t xml:space="preserve"> conducted </w:t>
      </w:r>
      <w:r w:rsidR="00791DAE">
        <w:t>in</w:t>
      </w:r>
      <w:r w:rsidR="00AC15F0" w:rsidRPr="00686B62">
        <w:t xml:space="preserve"> 2D</w:t>
      </w:r>
      <w:r w:rsidR="00306441">
        <w:t xml:space="preserve"> in the literature</w:t>
      </w:r>
      <w:r w:rsidR="00AC15F0" w:rsidRPr="00686B62">
        <w:t xml:space="preserve">. There is, however, evidence that 2D and 3D yield significantly different results. </w:t>
      </w:r>
      <w:r w:rsidR="004F05C9">
        <w:t>Therefore</w:t>
      </w:r>
      <w:r w:rsidR="00AC15F0" w:rsidRPr="00686B62">
        <w:t xml:space="preserve">, we develop a 3D model </w:t>
      </w:r>
      <w:r w:rsidR="004F05C9" w:rsidRPr="00686B62">
        <w:t>to analyze the progressive failure of sensitive clays</w:t>
      </w:r>
      <w:r w:rsidR="004F05C9">
        <w:t xml:space="preserve"> </w:t>
      </w:r>
      <w:r w:rsidR="00853D41">
        <w:t>and validate it with Gjerdrum landslide</w:t>
      </w:r>
      <w:r w:rsidR="00AC15F0" w:rsidRPr="00686B62">
        <w:t>.</w:t>
      </w:r>
    </w:p>
    <w:p w14:paraId="3231B834" w14:textId="0213B7CF" w:rsidR="00BF4974" w:rsidRDefault="00BF4974" w:rsidP="00AC15F0">
      <w:r>
        <w:t xml:space="preserve">(2) </w:t>
      </w:r>
      <w:r w:rsidR="0014219B">
        <w:t>We can quantify the influence of</w:t>
      </w:r>
      <w:r w:rsidR="00977446" w:rsidRPr="00977446">
        <w:t xml:space="preserve"> several factors </w:t>
      </w:r>
      <w:r w:rsidR="0014219B">
        <w:t>in</w:t>
      </w:r>
      <w:r w:rsidR="00977446" w:rsidRPr="00977446">
        <w:t xml:space="preserve"> retrogression distance, including the stress-strain curve of the quick clays (parameterized by a softening rate and a remoulded shear strength) and the terrain and morphology of the quick clay layers.</w:t>
      </w:r>
      <w:r w:rsidR="001B6AC6">
        <w:t xml:space="preserve"> </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64A7E9C4" w:rsidR="004401DA" w:rsidRDefault="000C4D41" w:rsidP="00AC15F0">
      <w:r>
        <w:t>T</w:t>
      </w:r>
      <w:r w:rsidR="00AC15F0" w:rsidRPr="00686B62">
        <w:t xml:space="preserve">he model is </w:t>
      </w:r>
      <w:del w:id="0" w:author="Quoc Anh Tran" w:date="2023-07-19T14:26:00Z">
        <w:r w:rsidR="00AC15F0" w:rsidRPr="00686B62" w:rsidDel="004315A6">
          <w:delText xml:space="preserve">validated </w:delText>
        </w:r>
      </w:del>
      <w:ins w:id="1" w:author="Quoc Anh Tran" w:date="2023-07-19T14:26:00Z">
        <w:r w:rsidR="004315A6">
          <w:t>compared with the</w:t>
        </w:r>
      </w:ins>
      <w:del w:id="2" w:author="Quoc Anh Tran" w:date="2023-07-19T14:26:00Z">
        <w:r w:rsidR="00AC15F0" w:rsidRPr="00686B62" w:rsidDel="004315A6">
          <w:delText>based on</w:delText>
        </w:r>
      </w:del>
      <w:r w:rsidR="00AC15F0" w:rsidRPr="00686B62">
        <w:t xml:space="preserve"> observations of Gjerdrum landslides, and </w:t>
      </w:r>
      <w:r w:rsidR="00014211">
        <w:t>back analysis show that there</w:t>
      </w:r>
      <w:r w:rsidR="00AC15F0" w:rsidRPr="00686B62">
        <w:t xml:space="preserve"> is good agreement between the numerical prediction and in-field observations.</w:t>
      </w:r>
    </w:p>
    <w:p w14:paraId="3CEB6540" w14:textId="77777777" w:rsidR="00AC15F0" w:rsidRPr="00600AFE" w:rsidRDefault="00AC15F0" w:rsidP="00AC15F0">
      <w:pPr>
        <w:rPr>
          <w:b/>
          <w:bCs/>
        </w:rPr>
      </w:pPr>
      <w:r w:rsidRPr="00600AFE">
        <w:rPr>
          <w:b/>
          <w:bCs/>
        </w:rPr>
        <w:t xml:space="preserve">What is </w:t>
      </w:r>
      <w:proofErr w:type="gramStart"/>
      <w:r w:rsidRPr="00600AFE">
        <w:rPr>
          <w:b/>
          <w:bCs/>
        </w:rPr>
        <w:t>particular novel</w:t>
      </w:r>
      <w:proofErr w:type="gramEnd"/>
      <w:r w:rsidRPr="00600AFE">
        <w:rPr>
          <w:b/>
          <w:bCs/>
        </w:rPr>
        <w:t xml:space="preserve"> about the insights generated in the research?</w:t>
      </w:r>
    </w:p>
    <w:p w14:paraId="2D982EC1" w14:textId="5C9DE3DD" w:rsidR="00AC15F0" w:rsidRDefault="00AC15F0" w:rsidP="00AC15F0">
      <w:r w:rsidRPr="00686B62">
        <w:t>A unique feature of this model is that it combines</w:t>
      </w:r>
      <w:r>
        <w:t>:</w:t>
      </w:r>
      <w:r w:rsidRPr="00686B62">
        <w:t xml:space="preserve"> the </w:t>
      </w:r>
      <w:r w:rsidR="00694244">
        <w:t>re</w:t>
      </w:r>
      <w:r w:rsidRPr="00686B62">
        <w:t>construction of a 3D terrain and complicated sensitive clays</w:t>
      </w:r>
      <w:r>
        <w:t xml:space="preserve"> layers</w:t>
      </w:r>
      <w:r w:rsidRPr="00686B62">
        <w:t xml:space="preserve">; </w:t>
      </w:r>
      <w:r w:rsidR="00694244">
        <w:t xml:space="preserve">capability to assign </w:t>
      </w:r>
      <w:r w:rsidRPr="00686B62">
        <w:t>soil properties based on CPTU data; and the calculation of retrogressive distances and the onset of failure in a single, unified manner utilizing large deformation analysi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46EC61A7" w:rsidR="00AC15F0" w:rsidRDefault="00AC15F0" w:rsidP="00AC15F0">
      <w:r w:rsidRPr="00686B62">
        <w:t xml:space="preserve">The model can be used to investigate the dynamic process of sensitive clays in </w:t>
      </w:r>
      <w:r w:rsidR="001A2D6B">
        <w:t>3D</w:t>
      </w:r>
      <w:r w:rsidRPr="00686B62">
        <w:t xml:space="preserve">. As an alternative to empirical methods, it can also be used to predict </w:t>
      </w:r>
      <w:r w:rsidR="008D1871">
        <w:t xml:space="preserve">the </w:t>
      </w:r>
      <w:r w:rsidRPr="00686B62">
        <w:t>retrogressive distances.</w:t>
      </w:r>
    </w:p>
    <w:p w14:paraId="6F1DD050" w14:textId="77777777" w:rsidR="00AC15F0" w:rsidRPr="00196A8E" w:rsidRDefault="00AC15F0" w:rsidP="00AC15F0">
      <w:pPr>
        <w:rPr>
          <w:b/>
          <w:bCs/>
        </w:rPr>
      </w:pPr>
      <w:r w:rsidRPr="00196A8E">
        <w:rPr>
          <w:b/>
          <w:bCs/>
        </w:rPr>
        <w:t>What the limitations of the research are?</w:t>
      </w:r>
    </w:p>
    <w:p w14:paraId="65CD91D5" w14:textId="06934C88" w:rsidR="00AC15F0" w:rsidRDefault="00AC15F0" w:rsidP="00AC15F0">
      <w:r w:rsidRPr="00686B62">
        <w:t xml:space="preserve">Limitations of the </w:t>
      </w:r>
      <w:r>
        <w:t>model</w:t>
      </w:r>
      <w:r w:rsidRPr="00686B62">
        <w:t xml:space="preserve"> are (1) the 3D numerical model is restricted to total stress analysis at a slope scale; (2) numerical predictions require accurate detection of sensitive clay layers and soil properties; (3) Computations are expensive, requiring high-performance computing.</w:t>
      </w:r>
    </w:p>
    <w:p w14:paraId="1A60937D" w14:textId="77777777" w:rsidR="00AC15F0" w:rsidRPr="00196A8E" w:rsidRDefault="00AC15F0" w:rsidP="00AC15F0">
      <w:pPr>
        <w:rPr>
          <w:b/>
          <w:bCs/>
        </w:rPr>
      </w:pPr>
      <w:r w:rsidRPr="00196A8E">
        <w:rPr>
          <w:b/>
          <w:bCs/>
        </w:rPr>
        <w:t xml:space="preserve">What next steps are suggested?            </w:t>
      </w:r>
    </w:p>
    <w:p w14:paraId="0606E699" w14:textId="77777777" w:rsidR="00AC15F0" w:rsidRDefault="00AC15F0" w:rsidP="00AC15F0">
      <w:pPr>
        <w:pBdr>
          <w:bottom w:val="single" w:sz="6" w:space="1" w:color="auto"/>
        </w:pBdr>
      </w:pPr>
      <w:r w:rsidRPr="00686B62">
        <w:t>To capture more realistic failure mechanisms of sensitive clay landslides, effective stress analysis could be an appropriate next step.</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77777777" w:rsidR="00AC15F0" w:rsidRPr="008226B9" w:rsidRDefault="00AC15F0" w:rsidP="00AC15F0"/>
    <w:p w14:paraId="2385E09E" w14:textId="77777777" w:rsidR="00E45489" w:rsidRDefault="00E45489" w:rsidP="00AC15F0">
      <w:pPr>
        <w:spacing w:after="0" w:line="480" w:lineRule="auto"/>
        <w:ind w:firstLine="431"/>
        <w:rPr>
          <w:b/>
          <w:sz w:val="40"/>
          <w:szCs w:val="40"/>
        </w:rPr>
      </w:pPr>
    </w:p>
    <w:p w14:paraId="3B98BF81" w14:textId="4B492F53" w:rsidR="00000000" w:rsidRDefault="00BF215B" w:rsidP="00BF215B">
      <w:pPr>
        <w:spacing w:after="0" w:line="480" w:lineRule="auto"/>
        <w:ind w:firstLine="431"/>
        <w:jc w:val="center"/>
        <w:rPr>
          <w:b/>
          <w:sz w:val="40"/>
          <w:szCs w:val="40"/>
        </w:rPr>
      </w:pPr>
      <w:r w:rsidRPr="009440C5">
        <w:rPr>
          <w:b/>
          <w:sz w:val="40"/>
          <w:szCs w:val="40"/>
        </w:rPr>
        <w:lastRenderedPageBreak/>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3" w:name="OLE_LINK35"/>
      <w:bookmarkStart w:id="4" w:name="OLE_LINK36"/>
      <w:bookmarkStart w:id="5"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lastRenderedPageBreak/>
        <w:t>Introduction</w:t>
      </w:r>
    </w:p>
    <w:p w14:paraId="46A29C8E" w14:textId="4ECF12B6" w:rsidR="00BE4EA7" w:rsidRPr="009440C5" w:rsidRDefault="00053A01" w:rsidP="00923464">
      <w:pPr>
        <w:suppressAutoHyphens/>
        <w:overflowPunct w:val="0"/>
        <w:autoSpaceDE w:val="0"/>
        <w:autoSpaceDN w:val="0"/>
        <w:adjustRightInd w:val="0"/>
        <w:spacing w:after="0" w:line="480" w:lineRule="auto"/>
        <w:textAlignment w:val="baseline"/>
      </w:pPr>
      <w:r w:rsidRPr="009440C5">
        <w:t xml:space="preserve">Scandinavia and Canada are both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Pr="009440C5">
        <w:t xml:space="preserve">In December 2020, ten people lost their lives in a fatal sensitive clay landslide in Gjerdrum, Norway, and houses and other infrastructure </w:t>
      </w:r>
      <w:del w:id="6" w:author="Quoc Anh Tran" w:date="2023-07-19T15:13:00Z">
        <w:r w:rsidRPr="009440C5" w:rsidDel="002D4850">
          <w:delText>have been</w:delText>
        </w:r>
      </w:del>
      <w:ins w:id="7" w:author="Quoc Anh Tran" w:date="2023-07-19T15:13:00Z">
        <w:r w:rsidR="002D4850">
          <w:t>were</w:t>
        </w:r>
      </w:ins>
      <w:r w:rsidRPr="009440C5">
        <w:t xml:space="preserve"> destroyed. Due to significant softening after reaching peak strength, most sensitive clay landslides are progressive or retrogressive. It is essential to model the initiation and mobility of sensitive clay landslides to improve future </w:t>
      </w:r>
      <w:r w:rsidR="007F6D39" w:rsidRPr="009440C5">
        <w:t xml:space="preserve">sensitive clay landslide </w:t>
      </w:r>
      <w:r w:rsidRPr="009440C5">
        <w:t>risk management.</w:t>
      </w: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5BECFD4C" w:rsidR="005F6641" w:rsidRPr="004315A6" w:rsidRDefault="005F6641" w:rsidP="005F6641">
      <w:pPr>
        <w:pStyle w:val="Caption"/>
        <w:spacing w:after="120"/>
        <w:rPr>
          <w:lang w:val="nb-NO"/>
        </w:rPr>
      </w:pPr>
      <w:bookmarkStart w:id="8"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7E118A">
        <w:rPr>
          <w:noProof/>
          <w:lang w:val="nb-NO"/>
        </w:rPr>
        <w:t>1</w:t>
      </w:r>
      <w:r w:rsidRPr="009440C5">
        <w:rPr>
          <w:noProof/>
        </w:rPr>
        <w:fldChar w:fldCharType="end"/>
      </w:r>
      <w:bookmarkEnd w:id="8"/>
      <w:r w:rsidRPr="004315A6">
        <w:rPr>
          <w:lang w:val="nb-NO"/>
        </w:rPr>
        <w:t xml:space="preserve"> Gjerdrum landslide</w:t>
      </w:r>
      <w:r w:rsidR="00DB2835" w:rsidRPr="004315A6">
        <w:rPr>
          <w:lang w:val="nb-NO"/>
        </w:rPr>
        <w:t xml:space="preserve"> (photo from NVE)</w:t>
      </w:r>
    </w:p>
    <w:p w14:paraId="6EFF6332" w14:textId="21203B78" w:rsidR="00BE4EA7" w:rsidRPr="009440C5" w:rsidRDefault="002D4850" w:rsidP="00923464">
      <w:pPr>
        <w:suppressAutoHyphens/>
        <w:overflowPunct w:val="0"/>
        <w:autoSpaceDE w:val="0"/>
        <w:autoSpaceDN w:val="0"/>
        <w:adjustRightInd w:val="0"/>
        <w:spacing w:after="0" w:line="480" w:lineRule="auto"/>
        <w:textAlignment w:val="baseline"/>
      </w:pPr>
      <w:ins w:id="9" w:author="Quoc Anh Tran" w:date="2023-07-19T15:13:00Z">
        <w:r>
          <w:t xml:space="preserve">Conventional </w:t>
        </w:r>
      </w:ins>
      <w:r w:rsidR="00053A01" w:rsidRPr="009440C5">
        <w:t xml:space="preserve">Finite element or limit equilibrium methods can be used to determine the </w:t>
      </w:r>
      <w:del w:id="10" w:author="Quoc Anh Tran" w:date="2023-07-19T15:14:00Z">
        <w:r w:rsidR="00D53756" w:rsidRPr="009440C5" w:rsidDel="002D4850">
          <w:delText>probability of the</w:delText>
        </w:r>
      </w:del>
      <w:ins w:id="11" w:author="Quoc Anh Tran" w:date="2023-07-19T15:14:00Z">
        <w:r>
          <w:t>margin against</w:t>
        </w:r>
      </w:ins>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but they </w:t>
      </w:r>
      <w:r w:rsidR="00253260" w:rsidRPr="009440C5">
        <w:t>cannot</w:t>
      </w:r>
      <w:r w:rsidR="00053A01" w:rsidRPr="009440C5">
        <w:t xml:space="preserve"> capture the mobility </w:t>
      </w:r>
      <w:ins w:id="12" w:author="Quoc Anh Tran" w:date="2023-07-19T15:14:00Z">
        <w:r>
          <w:t xml:space="preserve">and development </w:t>
        </w:r>
      </w:ins>
      <w:r w:rsidR="00053A01" w:rsidRPr="009440C5">
        <w:t xml:space="preserve">of the landslide. </w:t>
      </w:r>
      <w:del w:id="13" w:author="Quoc Anh Tran" w:date="2023-07-19T15:14:00Z">
        <w:r w:rsidR="00860796" w:rsidRPr="009440C5" w:rsidDel="002D4850">
          <w:delText xml:space="preserve">By </w:delText>
        </w:r>
      </w:del>
      <w:ins w:id="14" w:author="Quoc Anh Tran" w:date="2023-07-19T15:14:00Z">
        <w:r>
          <w:t>The mass movement may be modelled by</w:t>
        </w:r>
        <w:r w:rsidRPr="009440C5">
          <w:t xml:space="preserve"> </w:t>
        </w:r>
      </w:ins>
      <w:r w:rsidR="00053A01" w:rsidRPr="009440C5">
        <w:t>incorporat</w:t>
      </w:r>
      <w:r w:rsidR="00860796" w:rsidRPr="009440C5">
        <w:t>ing</w:t>
      </w:r>
      <w:r w:rsidR="00053A01" w:rsidRPr="009440C5">
        <w:t xml:space="preserve"> </w:t>
      </w:r>
      <w:ins w:id="15" w:author="Quoc Anh Tran" w:date="2023-07-19T15:15:00Z">
        <w:r w:rsidRPr="009440C5">
          <w:t xml:space="preserve">depth averaged </w:t>
        </w:r>
      </w:ins>
      <w:r w:rsidR="00053A01" w:rsidRPr="009440C5">
        <w:t xml:space="preserve">balance equations </w:t>
      </w:r>
      <w:del w:id="16" w:author="Quoc Anh Tran" w:date="2023-07-19T15:15:00Z">
        <w:r w:rsidR="00053A01" w:rsidRPr="009440C5" w:rsidDel="002D4850">
          <w:delText>along with the depth</w:delText>
        </w:r>
        <w:r w:rsidR="003E2A1B" w:rsidRPr="009440C5" w:rsidDel="002D4850">
          <w:delText xml:space="preserve"> (refer as </w:delText>
        </w:r>
      </w:del>
      <w:del w:id="17" w:author="Quoc Anh Tran" w:date="2023-07-19T15:14:00Z">
        <w:r w:rsidR="003E2A1B" w:rsidRPr="009440C5" w:rsidDel="002D4850">
          <w:delText xml:space="preserve">depth averaged </w:delText>
        </w:r>
      </w:del>
      <w:del w:id="18" w:author="Quoc Anh Tran" w:date="2023-07-19T15:15:00Z">
        <w:r w:rsidR="003E2A1B" w:rsidRPr="009440C5" w:rsidDel="002D4850">
          <w:delText>model)</w:delText>
        </w:r>
        <w:r w:rsidR="00860796" w:rsidRPr="009440C5" w:rsidDel="002D4850">
          <w:delText>, it</w:delText>
        </w:r>
      </w:del>
      <w:ins w:id="19" w:author="Quoc Anh Tran" w:date="2023-07-19T15:15:00Z">
        <w:r>
          <w:t>which</w:t>
        </w:r>
      </w:ins>
      <w:r w:rsidR="00860796" w:rsidRPr="009440C5">
        <w:t xml:space="preserve"> allows</w:t>
      </w:r>
      <w:r w:rsidR="00053A01" w:rsidRPr="009440C5">
        <w:t xml:space="preserve"> </w:t>
      </w:r>
      <w:ins w:id="20" w:author="Quoc Anh Tran" w:date="2023-07-19T15:15:00Z">
        <w:r>
          <w:t xml:space="preserve">us </w:t>
        </w:r>
      </w:ins>
      <w:r w:rsidR="00053A01" w:rsidRPr="009440C5">
        <w:t xml:space="preserve">to study the </w:t>
      </w:r>
      <w:ins w:id="21" w:author="Quoc Anh Tran" w:date="2023-07-19T15:15:00Z">
        <w:r>
          <w:t xml:space="preserve">movement of the masses involved in </w:t>
        </w:r>
      </w:ins>
      <w:del w:id="22" w:author="Quoc Anh Tran" w:date="2023-07-19T15:15:00Z">
        <w:r w:rsidR="00053A01" w:rsidRPr="009440C5" w:rsidDel="002D4850">
          <w:delText xml:space="preserve">mobility </w:delText>
        </w:r>
        <w:r w:rsidR="00053A01" w:rsidRPr="009440C5" w:rsidDel="00BC69D0">
          <w:delText xml:space="preserve">of </w:delText>
        </w:r>
        <w:r w:rsidR="00AD1151" w:rsidRPr="009440C5" w:rsidDel="00BC69D0">
          <w:delText xml:space="preserve">the </w:delText>
        </w:r>
      </w:del>
      <w:r w:rsidR="00053A01" w:rsidRPr="009440C5">
        <w:t>sensitive clay landslides</w:t>
      </w:r>
      <w:r w:rsidR="00BE4EA7" w:rsidRPr="009440C5">
        <w:t xml:space="preserve">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del w:id="23" w:author="Quoc Anh Tran" w:date="2023-07-19T15:16:00Z">
        <w:r w:rsidR="00053A01" w:rsidRPr="009440C5" w:rsidDel="00BC69D0">
          <w:delText>Due to the fluid dynamic nature, t</w:delText>
        </w:r>
      </w:del>
      <w:ins w:id="24" w:author="Quoc Anh Tran" w:date="2023-07-19T15:16:00Z">
        <w:r w:rsidR="00BC69D0">
          <w:t>T</w:t>
        </w:r>
      </w:ins>
      <w:r w:rsidR="00053A01" w:rsidRPr="009440C5">
        <w:t xml:space="preserve">he depth average models cannot </w:t>
      </w:r>
      <w:r w:rsidR="003E2A1B" w:rsidRPr="009440C5">
        <w:t>simulate</w:t>
      </w:r>
      <w:r w:rsidR="00053A01" w:rsidRPr="009440C5">
        <w:t xml:space="preserve"> the </w:t>
      </w:r>
      <w:r w:rsidR="00EF653F" w:rsidRPr="009440C5">
        <w:t xml:space="preserve">nature of the </w:t>
      </w:r>
      <w:r w:rsidR="00053A01" w:rsidRPr="009440C5">
        <w:t>retrogression.</w:t>
      </w:r>
      <w:r w:rsidR="00EF653F" w:rsidRPr="009440C5">
        <w:t xml:space="preserve"> </w:t>
      </w:r>
      <w:r w:rsidR="003218B7" w:rsidRPr="009440C5">
        <w:t>Furthermore</w:t>
      </w:r>
      <w:r w:rsidR="00EF653F" w:rsidRPr="009440C5">
        <w:t>,</w:t>
      </w:r>
      <w:r w:rsidR="003E2A1B" w:rsidRPr="009440C5">
        <w:t xml:space="preserve"> the depth averaged models </w:t>
      </w:r>
      <w:r w:rsidR="00EF653F" w:rsidRPr="009440C5">
        <w:t>require</w:t>
      </w:r>
      <w:r w:rsidR="003E2A1B" w:rsidRPr="009440C5">
        <w:t xml:space="preserve"> to determine how much soil is </w:t>
      </w:r>
      <w:r w:rsidR="001E618C" w:rsidRPr="009440C5">
        <w:t>released</w:t>
      </w:r>
      <w:r w:rsidR="003E2A1B" w:rsidRPr="009440C5">
        <w:t xml:space="preserve"> in advance which </w:t>
      </w:r>
      <w:del w:id="25" w:author="Quoc Anh Tran" w:date="2023-07-19T15:16:00Z">
        <w:r w:rsidR="003E2A1B" w:rsidRPr="009440C5" w:rsidDel="00BC69D0">
          <w:lastRenderedPageBreak/>
          <w:delText>complicates the prediction of the sensitive clay landslide</w:delText>
        </w:r>
      </w:del>
      <w:proofErr w:type="gramStart"/>
      <w:ins w:id="26" w:author="Quoc Anh Tran" w:date="2023-07-19T15:16:00Z">
        <w:r w:rsidR="00BC69D0">
          <w:t>actually should</w:t>
        </w:r>
        <w:proofErr w:type="gramEnd"/>
        <w:r w:rsidR="00BC69D0">
          <w:t xml:space="preserve"> be determined implicitly as a result from the simulation</w:t>
        </w:r>
      </w:ins>
      <w:r w:rsidR="003E2A1B" w:rsidRPr="009440C5">
        <w:t>.</w:t>
      </w:r>
    </w:p>
    <w:p w14:paraId="1C91CFCB" w14:textId="2E01D393" w:rsidR="00E51AC8" w:rsidRPr="009440C5" w:rsidRDefault="00F93143" w:rsidP="00923464">
      <w:pPr>
        <w:suppressAutoHyphens/>
        <w:overflowPunct w:val="0"/>
        <w:autoSpaceDE w:val="0"/>
        <w:autoSpaceDN w:val="0"/>
        <w:adjustRightInd w:val="0"/>
        <w:spacing w:after="0" w:line="480" w:lineRule="auto"/>
        <w:textAlignment w:val="baseline"/>
      </w:pPr>
      <w:r w:rsidRPr="009440C5">
        <w:t xml:space="preserve">For this reason, particle-based methods have become an increasingly popular choice as numerical tools to </w:t>
      </w:r>
      <w:r w:rsidR="00923464" w:rsidRPr="009440C5">
        <w:t>analyze</w:t>
      </w:r>
      <w:r w:rsidRPr="009440C5">
        <w:t xml:space="preserve"> both the </w:t>
      </w:r>
      <w:r w:rsidR="002B2032" w:rsidRPr="009440C5">
        <w:t>initiation</w:t>
      </w:r>
      <w:r w:rsidRPr="009440C5">
        <w:t xml:space="preserve"> and </w:t>
      </w:r>
      <w:r w:rsidR="002B2032" w:rsidRPr="009440C5">
        <w:t>mobility</w:t>
      </w:r>
      <w:r w:rsidRPr="009440C5">
        <w:t xml:space="preserve"> of </w:t>
      </w:r>
      <w:r w:rsidR="002B2032" w:rsidRPr="009440C5">
        <w:t xml:space="preserve">the </w:t>
      </w:r>
      <w:r w:rsidRPr="009440C5">
        <w:t xml:space="preserve">sensitive clay landslides. </w:t>
      </w:r>
      <w:del w:id="27" w:author="Quoc Anh Tran" w:date="2023-07-19T15:17:00Z">
        <w:r w:rsidR="0016613D" w:rsidRPr="009440C5" w:rsidDel="00BC69D0">
          <w:delText>Few</w:delText>
        </w:r>
        <w:r w:rsidRPr="009440C5" w:rsidDel="00BC69D0">
          <w:delText xml:space="preserve"> e</w:delText>
        </w:r>
      </w:del>
      <w:ins w:id="28" w:author="Quoc Anh Tran" w:date="2023-07-19T15:17:00Z">
        <w:r w:rsidR="00BC69D0">
          <w:t>E</w:t>
        </w:r>
      </w:ins>
      <w:r w:rsidRPr="009440C5">
        <w:t>xample</w:t>
      </w:r>
      <w:r w:rsidR="0016613D" w:rsidRPr="009440C5">
        <w:t>s are</w:t>
      </w:r>
      <w:r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Pr="009440C5">
        <w:t xml:space="preserve"> </w:t>
      </w:r>
      <w:del w:id="29" w:author="Quoc Anh Tran" w:date="2023-07-19T15:17:00Z">
        <w:r w:rsidR="001E618C" w:rsidRPr="009440C5" w:rsidDel="00BC69D0">
          <w:delText>Despite</w:delText>
        </w:r>
        <w:r w:rsidRPr="009440C5" w:rsidDel="00BC69D0">
          <w:delText xml:space="preserve"> this, </w:delText>
        </w:r>
        <w:r w:rsidR="00AA73EE" w:rsidRPr="009440C5" w:rsidDel="00BC69D0">
          <w:delText>all</w:delText>
        </w:r>
        <w:r w:rsidRPr="009440C5" w:rsidDel="00BC69D0">
          <w:delText xml:space="preserve"> t</w:delText>
        </w:r>
      </w:del>
      <w:ins w:id="30" w:author="Quoc Anh Tran" w:date="2023-07-19T15:17:00Z">
        <w:r w:rsidR="00BC69D0">
          <w:t>T</w:t>
        </w:r>
      </w:ins>
      <w:r w:rsidRPr="009440C5">
        <w:t xml:space="preserve">hese studies were conducted under plane strain conditions without considering three-dimensional effects. </w:t>
      </w:r>
      <w:r w:rsidR="00F56B38" w:rsidRPr="009440C5">
        <w:t>However, t</w:t>
      </w:r>
      <w:r w:rsidRPr="009440C5">
        <w:t xml:space="preserve">he slope stability analyses for two-dimensional and three-dimensional slopes can present significantly different results for </w:t>
      </w:r>
      <w:r w:rsidR="001E618C" w:rsidRPr="009440C5">
        <w:t xml:space="preserve">natural </w:t>
      </w:r>
      <w:r w:rsidRPr="009440C5">
        <w:t xml:space="preserve">slopes that have layered soils and complex topography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Pr="009440C5">
        <w:t xml:space="preserve">. </w:t>
      </w:r>
    </w:p>
    <w:p w14:paraId="568D6974" w14:textId="47EE6638" w:rsidR="00BE4EA7" w:rsidRPr="009440C5" w:rsidRDefault="00EF653F" w:rsidP="00923464">
      <w:pPr>
        <w:suppressAutoHyphens/>
        <w:overflowPunct w:val="0"/>
        <w:autoSpaceDE w:val="0"/>
        <w:autoSpaceDN w:val="0"/>
        <w:adjustRightInd w:val="0"/>
        <w:spacing w:after="0" w:line="480" w:lineRule="auto"/>
        <w:textAlignment w:val="baseline"/>
      </w:pPr>
      <w:del w:id="31" w:author="Quoc Anh Tran" w:date="2023-07-19T14:26:00Z">
        <w:r w:rsidRPr="009440C5" w:rsidDel="004315A6">
          <w:delText>The paper aims t</w:delText>
        </w:r>
        <w:r w:rsidR="00F93143" w:rsidRPr="009440C5" w:rsidDel="004315A6">
          <w:delText>o</w:delText>
        </w:r>
      </w:del>
      <w:ins w:id="32" w:author="Quoc Anh Tran" w:date="2023-07-19T14:26:00Z">
        <w:r w:rsidR="004315A6">
          <w:t>This study</w:t>
        </w:r>
      </w:ins>
      <w:r w:rsidR="00F93143" w:rsidRPr="009440C5">
        <w:t xml:space="preserve"> us</w:t>
      </w:r>
      <w:r w:rsidR="00CE20D0" w:rsidRPr="009440C5">
        <w:t>e</w:t>
      </w:r>
      <w:ins w:id="33" w:author="Quoc Anh Tran" w:date="2023-07-19T14:26:00Z">
        <w:r w:rsidR="004315A6">
          <w:t>s</w:t>
        </w:r>
      </w:ins>
      <w:r w:rsidR="00F93143" w:rsidRPr="009440C5">
        <w:t xml:space="preserve"> the Material Point Method to perform a 3D analysis of the Gjerdrum quick clay landslide as a case study. To understand the advantages and limitations of the proposed model, the simulation is compared to </w:t>
      </w:r>
      <w:ins w:id="34" w:author="Quoc Anh Tran" w:date="2023-07-19T15:18:00Z">
        <w:r w:rsidR="00BC69D0">
          <w:t xml:space="preserve">field </w:t>
        </w:r>
      </w:ins>
      <w:r w:rsidR="00F93143" w:rsidRPr="009440C5">
        <w:t xml:space="preserve">observations from </w:t>
      </w:r>
      <w:del w:id="35" w:author="Quoc Anh Tran" w:date="2023-07-19T15:18:00Z">
        <w:r w:rsidR="00F93143" w:rsidRPr="009440C5" w:rsidDel="00BC69D0">
          <w:delText xml:space="preserve">the </w:delText>
        </w:r>
      </w:del>
      <w:r w:rsidR="00F93143" w:rsidRPr="009440C5">
        <w:t>Gjerdrum</w:t>
      </w:r>
      <w:del w:id="36" w:author="Quoc Anh Tran" w:date="2023-07-19T15:18:00Z">
        <w:r w:rsidR="00F93143" w:rsidRPr="009440C5" w:rsidDel="00BC69D0">
          <w:delText xml:space="preserve"> landslide</w:delText>
        </w:r>
      </w:del>
      <w:r w:rsidR="00F93143" w:rsidRPr="009440C5">
        <w:t xml:space="preserve">. </w:t>
      </w:r>
      <w:del w:id="37" w:author="Quoc Anh Tran" w:date="2023-07-19T15:17:00Z">
        <w:r w:rsidR="00F93143" w:rsidRPr="009440C5" w:rsidDel="00BC69D0">
          <w:delText xml:space="preserve">A </w:delText>
        </w:r>
      </w:del>
      <w:r w:rsidR="00F93143" w:rsidRPr="009440C5">
        <w:t xml:space="preserve">3D MPM </w:t>
      </w:r>
      <w:del w:id="38" w:author="Quoc Anh Tran" w:date="2023-07-19T14:26:00Z">
        <w:r w:rsidR="00F93143" w:rsidRPr="009440C5" w:rsidDel="004315A6">
          <w:delText>model allow</w:delText>
        </w:r>
        <w:r w:rsidR="00283D85" w:rsidRPr="009440C5" w:rsidDel="004315A6">
          <w:delText>s</w:delText>
        </w:r>
        <w:r w:rsidR="00F93143" w:rsidRPr="009440C5" w:rsidDel="004315A6">
          <w:delText xml:space="preserve"> us to study</w:delText>
        </w:r>
      </w:del>
      <w:ins w:id="39" w:author="Quoc Anh Tran" w:date="2023-07-19T14:26:00Z">
        <w:r w:rsidR="004315A6">
          <w:t>simulations give</w:t>
        </w:r>
      </w:ins>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097E5F75" w14:textId="7C72A707" w:rsidR="00231CAB" w:rsidRPr="009440C5" w:rsidRDefault="00E811DC" w:rsidP="003F48F8">
      <w:pPr>
        <w:pStyle w:val="Heading1"/>
        <w:numPr>
          <w:ilvl w:val="0"/>
          <w:numId w:val="8"/>
        </w:numPr>
      </w:pPr>
      <w:r w:rsidRPr="009440C5">
        <w:t>Problem definition</w:t>
      </w:r>
    </w:p>
    <w:p w14:paraId="40206CCD" w14:textId="6F98F159" w:rsidR="002576A3" w:rsidRDefault="00AA73EE" w:rsidP="00923464">
      <w:pPr>
        <w:suppressAutoHyphens/>
        <w:overflowPunct w:val="0"/>
        <w:autoSpaceDE w:val="0"/>
        <w:autoSpaceDN w:val="0"/>
        <w:adjustRightInd w:val="0"/>
        <w:spacing w:after="0" w:line="480" w:lineRule="auto"/>
        <w:textAlignment w:val="baseline"/>
      </w:pPr>
      <w:r w:rsidRPr="009440C5">
        <w:t xml:space="preserve">A </w:t>
      </w:r>
      <w:ins w:id="40" w:author="Quoc Anh Tran" w:date="2023-07-19T15:18:00Z">
        <w:r w:rsidR="00BC69D0">
          <w:t xml:space="preserve">retrogressive </w:t>
        </w:r>
      </w:ins>
      <w:r w:rsidR="0083192F">
        <w:t>quick</w:t>
      </w:r>
      <w:r w:rsidRPr="009440C5">
        <w:t xml:space="preserve"> clay landslide has three stages: </w:t>
      </w:r>
      <w:ins w:id="41" w:author="Quoc Anh Tran" w:date="2023-07-19T15:20:00Z">
        <w:r w:rsidR="00BC69D0">
          <w:t>a minor initial slide in the</w:t>
        </w:r>
      </w:ins>
      <w:del w:id="42" w:author="Quoc Anh Tran" w:date="2023-07-19T14:27:00Z">
        <w:r w:rsidRPr="009440C5" w:rsidDel="004315A6">
          <w:delText>a</w:delText>
        </w:r>
      </w:del>
      <w:r w:rsidRPr="009440C5">
        <w:t xml:space="preserve"> triggering stage, </w:t>
      </w:r>
      <w:r w:rsidR="00BB4A5B" w:rsidRPr="009440C5">
        <w:t>the</w:t>
      </w:r>
      <w:r w:rsidRPr="009440C5">
        <w:t xml:space="preserve"> </w:t>
      </w:r>
      <w:del w:id="43" w:author="Quoc Anh Tran" w:date="2023-07-19T15:20:00Z">
        <w:r w:rsidRPr="009440C5" w:rsidDel="00346FC0">
          <w:delText xml:space="preserve">onset </w:delText>
        </w:r>
      </w:del>
      <w:ins w:id="44" w:author="Quoc Anh Tran" w:date="2023-07-19T15:20:00Z">
        <w:r w:rsidR="00346FC0">
          <w:t>growth</w:t>
        </w:r>
        <w:r w:rsidR="00346FC0" w:rsidRPr="009440C5">
          <w:t xml:space="preserve"> </w:t>
        </w:r>
      </w:ins>
      <w:r w:rsidRPr="009440C5">
        <w:t xml:space="preserve">of </w:t>
      </w:r>
      <w:ins w:id="45" w:author="Quoc Anh Tran" w:date="2023-07-19T15:20:00Z">
        <w:r w:rsidR="00346FC0">
          <w:t>the unstable soil volume</w:t>
        </w:r>
      </w:ins>
      <w:del w:id="46" w:author="Quoc Anh Tran" w:date="2023-07-19T15:20:00Z">
        <w:r w:rsidRPr="009440C5" w:rsidDel="00346FC0">
          <w:delText>failure</w:delText>
        </w:r>
      </w:del>
      <w:r w:rsidRPr="009440C5">
        <w:t xml:space="preserve"> and </w:t>
      </w:r>
      <w:ins w:id="47" w:author="Quoc Anh Tran" w:date="2023-07-19T14:27:00Z">
        <w:r w:rsidR="004315A6">
          <w:t>the</w:t>
        </w:r>
      </w:ins>
      <w:del w:id="48" w:author="Quoc Anh Tran" w:date="2023-07-19T14:27:00Z">
        <w:r w:rsidRPr="009440C5" w:rsidDel="004315A6">
          <w:delText>a</w:delText>
        </w:r>
      </w:del>
      <w:r w:rsidRPr="009440C5">
        <w:t xml:space="preserve"> post-failure </w:t>
      </w:r>
      <w:ins w:id="49" w:author="Quoc Anh Tran" w:date="2023-07-19T15:21:00Z">
        <w:r w:rsidR="00346FC0">
          <w:t>mass flow</w:t>
        </w:r>
        <w:r w:rsidR="00866BFF">
          <w:t xml:space="preserve"> </w:t>
        </w:r>
      </w:ins>
      <w:r w:rsidRPr="009440C5">
        <w:t xml:space="preserve">stage. In the </w:t>
      </w:r>
      <w:ins w:id="50" w:author="Quoc Anh Tran" w:date="2023-07-19T15:21:00Z">
        <w:r w:rsidR="00FB7213">
          <w:t>triggering</w:t>
        </w:r>
      </w:ins>
      <w:del w:id="51" w:author="Quoc Anh Tran" w:date="2023-07-19T15:21:00Z">
        <w:r w:rsidRPr="009440C5" w:rsidDel="00FB7213">
          <w:delText>first stage</w:delText>
        </w:r>
      </w:del>
      <w:r w:rsidRPr="009440C5">
        <w:t xml:space="preserve">, </w:t>
      </w:r>
      <w:del w:id="52" w:author="Quoc Anh Tran" w:date="2023-07-19T15:21:00Z">
        <w:r w:rsidRPr="009440C5" w:rsidDel="00FB7213">
          <w:delText xml:space="preserve">either </w:delText>
        </w:r>
      </w:del>
      <w:r w:rsidRPr="009440C5">
        <w:t xml:space="preserve">natural factors (e.g., erosion) or human activity </w:t>
      </w:r>
      <w:del w:id="53" w:author="Quoc Anh Tran" w:date="2023-07-19T14:27:00Z">
        <w:r w:rsidRPr="009440C5" w:rsidDel="004315A6">
          <w:delText xml:space="preserve">can </w:delText>
        </w:r>
      </w:del>
      <w:ins w:id="54" w:author="Quoc Anh Tran" w:date="2023-07-19T15:21:00Z">
        <w:r w:rsidR="00FB7213">
          <w:t>initiates a small slide</w:t>
        </w:r>
      </w:ins>
      <w:del w:id="55" w:author="Quoc Anh Tran" w:date="2023-07-19T15:21:00Z">
        <w:r w:rsidRPr="009440C5" w:rsidDel="00FB7213">
          <w:delText>trigger the failure</w:delText>
        </w:r>
      </w:del>
      <w:r w:rsidRPr="009440C5">
        <w:t>. After th</w:t>
      </w:r>
      <w:ins w:id="56" w:author="Quoc Anh Tran" w:date="2023-07-19T15:22:00Z">
        <w:r w:rsidR="00FB7213">
          <w:t>is</w:t>
        </w:r>
      </w:ins>
      <w:del w:id="57" w:author="Quoc Anh Tran" w:date="2023-07-19T15:22:00Z">
        <w:r w:rsidRPr="009440C5" w:rsidDel="00FB7213">
          <w:delText>e</w:delText>
        </w:r>
      </w:del>
      <w:r w:rsidRPr="009440C5">
        <w:t xml:space="preserve"> onset of failure, the </w:t>
      </w:r>
      <w:ins w:id="58" w:author="Quoc Anh Tran" w:date="2023-07-19T15:22:00Z">
        <w:r w:rsidR="00FB7213">
          <w:t xml:space="preserve">involved soil mass liquifies and flow out of the slide </w:t>
        </w:r>
      </w:ins>
      <w:ins w:id="59" w:author="Quoc Anh Tran" w:date="2023-07-19T15:23:00Z">
        <w:r w:rsidR="00FB7213">
          <w:t>pit leaving a steep and often unstable back scarp</w:t>
        </w:r>
        <w:r w:rsidR="00516E63">
          <w:t xml:space="preserve">. </w:t>
        </w:r>
      </w:ins>
      <w:del w:id="60" w:author="Quoc Anh Tran" w:date="2023-07-19T15:23:00Z">
        <w:r w:rsidRPr="009440C5" w:rsidDel="00516E63">
          <w:delText>progressive failure</w:delText>
        </w:r>
        <w:r w:rsidR="00024367" w:rsidRPr="009440C5" w:rsidDel="00516E63">
          <w:delText xml:space="preserve"> occurs involving a rapid movement of liquified soils.</w:delText>
        </w:r>
        <w:r w:rsidR="007E101F" w:rsidRPr="009440C5" w:rsidDel="00516E63">
          <w:delText xml:space="preserve"> </w:delText>
        </w:r>
      </w:del>
      <w:r w:rsidR="00B11ADB" w:rsidRPr="009440C5">
        <w:t xml:space="preserve">In </w:t>
      </w:r>
      <w:r w:rsidR="00D5361C" w:rsidRPr="009440C5">
        <w:t xml:space="preserve">the </w:t>
      </w:r>
      <w:r w:rsidR="00B11ADB" w:rsidRPr="009440C5">
        <w:t>Gjerdrum</w:t>
      </w:r>
      <w:r w:rsidR="00D5361C" w:rsidRPr="009440C5">
        <w:t xml:space="preserve"> landslide</w:t>
      </w:r>
      <w:r w:rsidR="00B11ADB" w:rsidRPr="009440C5">
        <w:t xml:space="preserve">, </w:t>
      </w:r>
      <w:r w:rsidR="00E60641" w:rsidRPr="009440C5">
        <w:t xml:space="preserve"> </w:t>
      </w:r>
      <w:del w:id="61" w:author="Quoc Anh Tran" w:date="2023-07-19T14:27:00Z">
        <w:r w:rsidR="00E60641" w:rsidRPr="009440C5" w:rsidDel="004315A6">
          <w:delText xml:space="preserve">the </w:delText>
        </w:r>
      </w:del>
      <w:r w:rsidR="00E60641" w:rsidRPr="009440C5">
        <w:t xml:space="preserve">erosion </w:t>
      </w:r>
      <w:del w:id="62" w:author="Quoc Anh Tran" w:date="2023-07-19T14:27:00Z">
        <w:r w:rsidR="00E60641" w:rsidRPr="009440C5" w:rsidDel="004315A6">
          <w:delText>is speculated to</w:delText>
        </w:r>
      </w:del>
      <w:ins w:id="63" w:author="Quoc Anh Tran" w:date="2023-07-19T15:24:00Z">
        <w:r w:rsidR="00516E63">
          <w:t>is believed to be the triggering stage and</w:t>
        </w:r>
      </w:ins>
      <w:del w:id="64" w:author="Quoc Anh Tran" w:date="2023-07-19T14:27:00Z">
        <w:r w:rsidR="00E60641" w:rsidRPr="009440C5" w:rsidDel="004315A6">
          <w:delText xml:space="preserve"> </w:delText>
        </w:r>
      </w:del>
      <w:del w:id="65" w:author="Quoc Anh Tran" w:date="2023-07-19T14:28:00Z">
        <w:r w:rsidR="00E60641" w:rsidRPr="009440C5" w:rsidDel="004315A6">
          <w:delText>be</w:delText>
        </w:r>
      </w:del>
      <w:r w:rsidR="00E60641" w:rsidRPr="009440C5">
        <w:t xml:space="preserve"> the major cause </w:t>
      </w:r>
      <w:ins w:id="66" w:author="Quoc Anh Tran" w:date="2023-07-19T15:24:00Z">
        <w:r w:rsidR="00516E63">
          <w:t>of the disaster</w:t>
        </w:r>
      </w:ins>
      <w:del w:id="67" w:author="Quoc Anh Tran" w:date="2023-07-19T15:24:00Z">
        <w:r w:rsidR="005360C4" w:rsidRPr="009440C5" w:rsidDel="00516E63">
          <w:delText>to trigger</w:delText>
        </w:r>
        <w:r w:rsidR="00E60641" w:rsidRPr="009440C5" w:rsidDel="00516E63">
          <w:delText xml:space="preserve"> the slide</w:delText>
        </w:r>
      </w:del>
      <w:r w:rsidR="00901860" w:rsidRPr="009440C5">
        <w:t xml:space="preserve"> </w:t>
      </w:r>
      <w:r w:rsidR="00901860" w:rsidRPr="009440C5">
        <w:fldChar w:fldCharType="begin"/>
      </w:r>
      <w:r w:rsidR="00901860"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901860" w:rsidRPr="009440C5">
        <w:fldChar w:fldCharType="separate"/>
      </w:r>
      <w:r w:rsidR="00901860" w:rsidRPr="009440C5">
        <w:rPr>
          <w:noProof/>
        </w:rPr>
        <w:t>(Ryan et al., 2021)</w:t>
      </w:r>
      <w:r w:rsidR="00901860" w:rsidRPr="009440C5">
        <w:fldChar w:fldCharType="end"/>
      </w:r>
      <w:r w:rsidR="00E60641" w:rsidRPr="009440C5">
        <w:t>.</w:t>
      </w:r>
      <w:r w:rsidR="00634724" w:rsidRPr="009440C5">
        <w:t xml:space="preserve">  </w:t>
      </w:r>
      <w:ins w:id="68" w:author="Quoc Anh Tran" w:date="2023-07-19T15:24:00Z">
        <w:r w:rsidR="00516E63">
          <w:t>Detailed stud</w:t>
        </w:r>
      </w:ins>
      <w:ins w:id="69" w:author="Quoc Anh Tran" w:date="2023-07-19T15:25:00Z">
        <w:r w:rsidR="00516E63">
          <w:t xml:space="preserve">ies of Lidar data revealed that the creek at </w:t>
        </w:r>
        <w:r w:rsidR="00516E63">
          <w:lastRenderedPageBreak/>
          <w:t>the bottom of the slope had eroded 2-2.5 m vertically from 2007 to 2020</w:t>
        </w:r>
      </w:ins>
      <w:del w:id="70" w:author="Quoc Anh Tran" w:date="2023-07-19T15:26:00Z">
        <w:r w:rsidR="00634724" w:rsidRPr="009440C5" w:rsidDel="00516E63">
          <w:delText>It w</w:delText>
        </w:r>
        <w:r w:rsidR="00D5361C" w:rsidRPr="009440C5" w:rsidDel="00516E63">
          <w:delText>a</w:delText>
        </w:r>
        <w:r w:rsidR="00634724" w:rsidRPr="009440C5" w:rsidDel="00516E63">
          <w:delText>s demonstrated</w:delText>
        </w:r>
        <w:r w:rsidR="00F65ED2" w:rsidRPr="009440C5" w:rsidDel="00516E63">
          <w:delText xml:space="preserve"> </w:delText>
        </w:r>
        <w:r w:rsidR="00E60641" w:rsidRPr="009440C5" w:rsidDel="00516E63">
          <w:delText xml:space="preserve">from 2007 to 2020 with </w:delText>
        </w:r>
        <w:r w:rsidR="00DE0BBD" w:rsidRPr="009440C5" w:rsidDel="00516E63">
          <w:delText>around</w:delText>
        </w:r>
        <w:r w:rsidR="00E60641" w:rsidRPr="009440C5" w:rsidDel="00516E63">
          <w:delText xml:space="preserve"> two meters of soil being eroded by the creek</w:delText>
        </w:r>
      </w:del>
      <w:r w:rsidR="00A97D1F" w:rsidRPr="009440C5">
        <w:t xml:space="preserve"> (</w:t>
      </w:r>
      <w:r w:rsidR="00A97D1F" w:rsidRPr="009440C5">
        <w:fldChar w:fldCharType="begin"/>
      </w:r>
      <w:r w:rsidR="00A97D1F" w:rsidRPr="009440C5">
        <w:instrText xml:space="preserve"> REF _Ref118447208 \h </w:instrText>
      </w:r>
      <w:r w:rsidR="00A97D1F" w:rsidRPr="009440C5">
        <w:fldChar w:fldCharType="separate"/>
      </w:r>
      <w:ins w:id="71" w:author="Quoc Anh Tran" w:date="2023-09-28T13:25:00Z">
        <w:r w:rsidR="007E118A" w:rsidRPr="009440C5">
          <w:t xml:space="preserve">Figure </w:t>
        </w:r>
        <w:r w:rsidR="007E118A">
          <w:rPr>
            <w:noProof/>
          </w:rPr>
          <w:t>3</w:t>
        </w:r>
      </w:ins>
      <w:del w:id="72" w:author="Quoc Anh Tran" w:date="2023-09-28T13:25:00Z">
        <w:r w:rsidR="008866CA" w:rsidRPr="009440C5" w:rsidDel="007E118A">
          <w:delText xml:space="preserve">Figure </w:delText>
        </w:r>
        <w:r w:rsidR="008866CA" w:rsidDel="007E118A">
          <w:rPr>
            <w:noProof/>
          </w:rPr>
          <w:delText>3</w:delText>
        </w:r>
      </w:del>
      <w:r w:rsidR="00A97D1F" w:rsidRPr="009440C5">
        <w:fldChar w:fldCharType="end"/>
      </w:r>
      <w:r w:rsidR="00A97D1F" w:rsidRPr="009440C5">
        <w:t>)</w:t>
      </w:r>
      <w:r w:rsidR="00E60641" w:rsidRPr="009440C5">
        <w:t xml:space="preserve">. </w:t>
      </w:r>
      <w:r w:rsidR="00634724" w:rsidRPr="009440C5">
        <w:t>The</w:t>
      </w:r>
      <w:r w:rsidR="00F65ED2" w:rsidRPr="009440C5">
        <w:t xml:space="preserve"> </w:t>
      </w:r>
      <w:r w:rsidR="00634724" w:rsidRPr="009440C5">
        <w:t>Gjerdrum landslide</w:t>
      </w:r>
      <w:r w:rsidR="00B65319" w:rsidRPr="009440C5">
        <w:t xml:space="preserve"> </w:t>
      </w:r>
      <w:r w:rsidR="00634724" w:rsidRPr="009440C5">
        <w:t>was</w:t>
      </w:r>
      <w:r w:rsidR="00B65319" w:rsidRPr="009440C5">
        <w:t xml:space="preserve"> classified as a </w:t>
      </w:r>
      <w:r w:rsidR="0083192F">
        <w:t>quick</w:t>
      </w:r>
      <w:r w:rsidR="00B65319" w:rsidRPr="009440C5">
        <w:t xml:space="preserve"> clay flow landslide under </w:t>
      </w:r>
      <w:r w:rsidR="00D0336F">
        <w:t xml:space="preserve">the </w:t>
      </w:r>
      <w:r w:rsidR="00B65319" w:rsidRPr="009440C5">
        <w:t>Varnes' classification of landslides</w:t>
      </w:r>
      <w:r w:rsidR="007A5A7B" w:rsidRPr="009440C5">
        <w:t xml:space="preserve"> </w:t>
      </w:r>
      <w:r w:rsidR="007A5A7B" w:rsidRPr="009440C5">
        <w:fldChar w:fldCharType="begin"/>
      </w:r>
      <w:r w:rsidR="007A5A7B"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7A5A7B" w:rsidRPr="009440C5">
        <w:fldChar w:fldCharType="separate"/>
      </w:r>
      <w:r w:rsidR="007A5A7B" w:rsidRPr="009440C5">
        <w:rPr>
          <w:noProof/>
        </w:rPr>
        <w:t>(Hungr et al., 2014)</w:t>
      </w:r>
      <w:r w:rsidR="007A5A7B" w:rsidRPr="009440C5">
        <w:fldChar w:fldCharType="end"/>
      </w:r>
      <w:r w:rsidR="00B65319" w:rsidRPr="009440C5">
        <w:t xml:space="preserve">. </w:t>
      </w:r>
      <w:r w:rsidR="00634724" w:rsidRPr="009440C5">
        <w:t>T</w:t>
      </w:r>
      <w:r w:rsidR="00B65319" w:rsidRPr="009440C5">
        <w:t xml:space="preserve">his failure mechanism </w:t>
      </w:r>
      <w:r w:rsidR="00634724" w:rsidRPr="009440C5">
        <w:t xml:space="preserve">is typical </w:t>
      </w:r>
      <w:r w:rsidR="00B65319" w:rsidRPr="009440C5">
        <w:t>in Norway.</w:t>
      </w:r>
      <w:r w:rsidR="00634724" w:rsidRPr="009440C5">
        <w:t xml:space="preserve"> T</w:t>
      </w:r>
      <w:r w:rsidR="00B65319" w:rsidRPr="009440C5">
        <w:t xml:space="preserve">he Gjerdrum landslide </w:t>
      </w:r>
      <w:del w:id="73" w:author="Quoc Anh Tran" w:date="2023-07-19T14:28:00Z">
        <w:r w:rsidR="00B65319" w:rsidRPr="009440C5" w:rsidDel="004315A6">
          <w:delText xml:space="preserve">was </w:delText>
        </w:r>
      </w:del>
      <w:ins w:id="74" w:author="Quoc Anh Tran" w:date="2023-07-19T14:28:00Z">
        <w:r w:rsidR="004315A6">
          <w:t>is</w:t>
        </w:r>
        <w:r w:rsidR="004315A6" w:rsidRPr="009440C5">
          <w:t xml:space="preserve"> </w:t>
        </w:r>
      </w:ins>
      <w:r w:rsidR="00634724" w:rsidRPr="009440C5">
        <w:t xml:space="preserve">reported to be </w:t>
      </w:r>
      <w:r w:rsidR="00B65319" w:rsidRPr="009440C5">
        <w:t>released retrogressively in nine stages (</w:t>
      </w:r>
      <w:r w:rsidR="00126251" w:rsidRPr="009440C5">
        <w:fldChar w:fldCharType="begin"/>
      </w:r>
      <w:r w:rsidR="00126251" w:rsidRPr="009440C5">
        <w:instrText xml:space="preserve"> REF _Ref107409727 \h </w:instrText>
      </w:r>
      <w:r w:rsidR="00126251" w:rsidRPr="009440C5">
        <w:fldChar w:fldCharType="separate"/>
      </w:r>
      <w:ins w:id="75" w:author="Quoc Anh Tran" w:date="2023-09-28T13:25:00Z">
        <w:r w:rsidR="007E118A" w:rsidRPr="009440C5">
          <w:t xml:space="preserve">Figure </w:t>
        </w:r>
        <w:r w:rsidR="007E118A">
          <w:rPr>
            <w:noProof/>
          </w:rPr>
          <w:t>2</w:t>
        </w:r>
      </w:ins>
      <w:del w:id="76" w:author="Quoc Anh Tran" w:date="2023-09-28T13:25:00Z">
        <w:r w:rsidR="008866CA" w:rsidRPr="009440C5" w:rsidDel="007E118A">
          <w:delText xml:space="preserve">Figure </w:delText>
        </w:r>
        <w:r w:rsidR="008866CA" w:rsidDel="007E118A">
          <w:rPr>
            <w:noProof/>
          </w:rPr>
          <w:delText>2</w:delText>
        </w:r>
      </w:del>
      <w:r w:rsidR="00126251" w:rsidRPr="009440C5">
        <w:fldChar w:fldCharType="end"/>
      </w:r>
      <w:r w:rsidR="00B65319" w:rsidRPr="009440C5">
        <w:t xml:space="preserve">). Several factors contributed to this conclusion, including the photos, the videos, the geotechnical and </w:t>
      </w:r>
      <w:del w:id="77" w:author="Quoc Anh Tran" w:date="2023-07-19T15:26:00Z">
        <w:r w:rsidR="00B65319" w:rsidRPr="009440C5" w:rsidDel="00516E63">
          <w:delText>hyd</w:delText>
        </w:r>
      </w:del>
      <w:ins w:id="78" w:author="Quoc Anh Tran" w:date="2023-07-19T15:26:00Z">
        <w:r w:rsidR="00516E63" w:rsidRPr="009440C5">
          <w:t>hyd</w:t>
        </w:r>
        <w:r w:rsidR="00516E63">
          <w:t>rogeology</w:t>
        </w:r>
      </w:ins>
      <w:del w:id="79" w:author="Quoc Anh Tran" w:date="2023-07-19T15:26:00Z">
        <w:r w:rsidR="00B65319" w:rsidRPr="009440C5" w:rsidDel="00516E63">
          <w:delText>raulic</w:delText>
        </w:r>
      </w:del>
      <w:r w:rsidR="00B65319" w:rsidRPr="009440C5">
        <w:t xml:space="preserve"> investigations, and the witness testimony.</w:t>
      </w:r>
      <w:r w:rsidR="0098200D">
        <w:t xml:space="preserve"> </w:t>
      </w:r>
      <w:ins w:id="80" w:author="Quoc Anh Tran" w:date="2023-07-19T15:27:00Z">
        <w:r w:rsidR="00516E63">
          <w:t>T</w:t>
        </w:r>
      </w:ins>
      <w:del w:id="81" w:author="Quoc Anh Tran" w:date="2023-07-19T15:27:00Z">
        <w:r w:rsidR="0098200D" w:rsidDel="00516E63">
          <w:delText>Based on soil investigations, t</w:delText>
        </w:r>
      </w:del>
      <w:r w:rsidR="0098200D">
        <w:t>his study aims to replicate the Gjerdrum landslides using a 3D model using the Material Point Method.</w:t>
      </w:r>
    </w:p>
    <w:p w14:paraId="07A21378" w14:textId="77777777" w:rsidR="00C81E29" w:rsidRPr="009440C5" w:rsidRDefault="00C81E29" w:rsidP="000758BA">
      <w:pPr>
        <w:jc w:val="center"/>
      </w:pPr>
      <w:r w:rsidRPr="009440C5">
        <w:rPr>
          <w:noProof/>
        </w:rPr>
        <w:lastRenderedPageBreak/>
        <w:drawing>
          <wp:inline distT="0" distB="0" distL="0" distR="0" wp14:anchorId="597F1F4B" wp14:editId="2FAAAAA8">
            <wp:extent cx="4477109" cy="781586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9"/>
                    <a:stretch>
                      <a:fillRect/>
                    </a:stretch>
                  </pic:blipFill>
                  <pic:spPr>
                    <a:xfrm>
                      <a:off x="0" y="0"/>
                      <a:ext cx="4520999" cy="7892485"/>
                    </a:xfrm>
                    <a:prstGeom prst="rect">
                      <a:avLst/>
                    </a:prstGeom>
                  </pic:spPr>
                </pic:pic>
              </a:graphicData>
            </a:graphic>
          </wp:inline>
        </w:drawing>
      </w:r>
    </w:p>
    <w:p w14:paraId="6FD1AA4C" w14:textId="7E5E65B7" w:rsidR="00C81E29" w:rsidRPr="009440C5" w:rsidRDefault="00C81E29" w:rsidP="00A55E66">
      <w:pPr>
        <w:pStyle w:val="Caption"/>
        <w:rPr>
          <w:sz w:val="18"/>
        </w:rPr>
      </w:pPr>
      <w:bookmarkStart w:id="82" w:name="_Ref107409727"/>
      <w:r w:rsidRPr="009440C5">
        <w:t xml:space="preserve">Figure </w:t>
      </w:r>
      <w:fldSimple w:instr=" SEQ Figure \* ARABIC ">
        <w:r w:rsidR="007E118A">
          <w:rPr>
            <w:noProof/>
          </w:rPr>
          <w:t>2</w:t>
        </w:r>
      </w:fldSimple>
      <w:bookmarkEnd w:id="82"/>
      <w:r w:rsidRPr="009440C5">
        <w:t xml:space="preserve"> </w:t>
      </w:r>
      <w:ins w:id="83" w:author="Quoc Anh Tran" w:date="2023-07-19T15:27:00Z">
        <w:r w:rsidR="00516E63">
          <w:t>The n</w:t>
        </w:r>
      </w:ins>
      <w:del w:id="84" w:author="Quoc Anh Tran" w:date="2023-07-19T15:27:00Z">
        <w:r w:rsidRPr="009440C5" w:rsidDel="00516E63">
          <w:delText>N</w:delText>
        </w:r>
      </w:del>
      <w:r w:rsidRPr="009440C5">
        <w:t xml:space="preserve">ine stage of </w:t>
      </w:r>
      <w:ins w:id="85" w:author="Quoc Anh Tran" w:date="2023-07-19T15:27:00Z">
        <w:r w:rsidR="00516E63">
          <w:t xml:space="preserve">the </w:t>
        </w:r>
      </w:ins>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5246F7ED" w14:textId="77777777" w:rsidR="00C81E29" w:rsidRPr="009440C5" w:rsidRDefault="00C81E29" w:rsidP="00923464">
      <w:pPr>
        <w:suppressAutoHyphens/>
        <w:overflowPunct w:val="0"/>
        <w:autoSpaceDE w:val="0"/>
        <w:autoSpaceDN w:val="0"/>
        <w:adjustRightInd w:val="0"/>
        <w:spacing w:after="0" w:line="480" w:lineRule="auto"/>
        <w:textAlignment w:val="baselin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561BAB" w:rsidRPr="009440C5" w14:paraId="1CBB45FE" w14:textId="77777777" w:rsidTr="005360C4">
        <w:tc>
          <w:tcPr>
            <w:tcW w:w="3771" w:type="dxa"/>
          </w:tcPr>
          <w:p w14:paraId="2BA5A6DF" w14:textId="77777777" w:rsidR="00561BAB" w:rsidRPr="009440C5" w:rsidRDefault="00561BAB" w:rsidP="00314C04">
            <w:pPr>
              <w:jc w:val="left"/>
              <w:rPr>
                <w:b/>
                <w:bCs/>
                <w:sz w:val="40"/>
                <w:szCs w:val="40"/>
              </w:rPr>
            </w:pPr>
            <w:r w:rsidRPr="009440C5">
              <w:rPr>
                <w:b/>
                <w:bCs/>
                <w:noProof/>
                <w:sz w:val="40"/>
                <w:szCs w:val="40"/>
              </w:rPr>
              <w:lastRenderedPageBreak/>
              <w:drawing>
                <wp:inline distT="0" distB="0" distL="0" distR="0" wp14:anchorId="5778E083" wp14:editId="0FEC1D97">
                  <wp:extent cx="2182218" cy="2642223"/>
                  <wp:effectExtent l="0" t="0" r="8890" b="6350"/>
                  <wp:docPr id="3" name="Picture 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10"/>
                          <a:stretch>
                            <a:fillRect/>
                          </a:stretch>
                        </pic:blipFill>
                        <pic:spPr>
                          <a:xfrm>
                            <a:off x="0" y="0"/>
                            <a:ext cx="2185579" cy="2646292"/>
                          </a:xfrm>
                          <a:prstGeom prst="rect">
                            <a:avLst/>
                          </a:prstGeom>
                        </pic:spPr>
                      </pic:pic>
                    </a:graphicData>
                  </a:graphic>
                </wp:inline>
              </w:drawing>
            </w:r>
          </w:p>
          <w:p w14:paraId="2CBF6E63" w14:textId="12B768B4" w:rsidR="005360C4" w:rsidRPr="009440C5" w:rsidRDefault="005360C4" w:rsidP="005360C4">
            <w:pPr>
              <w:jc w:val="center"/>
              <w:rPr>
                <w:b/>
                <w:bCs/>
                <w:sz w:val="40"/>
                <w:szCs w:val="40"/>
              </w:rPr>
            </w:pPr>
            <w:r w:rsidRPr="009440C5">
              <w:rPr>
                <w:b/>
                <w:bCs/>
              </w:rPr>
              <w:t xml:space="preserve">(a) Google map </w:t>
            </w:r>
          </w:p>
        </w:tc>
        <w:tc>
          <w:tcPr>
            <w:tcW w:w="1574" w:type="dxa"/>
          </w:tcPr>
          <w:p w14:paraId="46FAA2CE" w14:textId="77777777" w:rsidR="00561BAB" w:rsidRPr="009440C5" w:rsidRDefault="00561BAB" w:rsidP="00314C04">
            <w:pPr>
              <w:jc w:val="left"/>
              <w:rPr>
                <w:b/>
                <w:bCs/>
                <w:sz w:val="40"/>
                <w:szCs w:val="40"/>
              </w:rPr>
            </w:pPr>
            <w:r w:rsidRPr="009440C5">
              <w:rPr>
                <w:b/>
                <w:bCs/>
                <w:noProof/>
                <w:sz w:val="40"/>
                <w:szCs w:val="40"/>
              </w:rPr>
              <w:drawing>
                <wp:inline distT="0" distB="0" distL="0" distR="0" wp14:anchorId="55344875" wp14:editId="51CC932F">
                  <wp:extent cx="866692" cy="1548265"/>
                  <wp:effectExtent l="0" t="0" r="0" b="0"/>
                  <wp:docPr id="14" name="Picture 13"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1"/>
                          <a:stretch>
                            <a:fillRect/>
                          </a:stretch>
                        </pic:blipFill>
                        <pic:spPr>
                          <a:xfrm>
                            <a:off x="0" y="0"/>
                            <a:ext cx="872163" cy="1558039"/>
                          </a:xfrm>
                          <a:prstGeom prst="rect">
                            <a:avLst/>
                          </a:prstGeom>
                        </pic:spPr>
                      </pic:pic>
                    </a:graphicData>
                  </a:graphic>
                </wp:inline>
              </w:drawing>
            </w:r>
          </w:p>
        </w:tc>
        <w:tc>
          <w:tcPr>
            <w:tcW w:w="3681" w:type="dxa"/>
          </w:tcPr>
          <w:p w14:paraId="7676420C" w14:textId="77777777" w:rsidR="00561BAB" w:rsidRPr="009440C5" w:rsidRDefault="007D6778" w:rsidP="00314C04">
            <w:pPr>
              <w:jc w:val="left"/>
              <w:rPr>
                <w:b/>
                <w:bCs/>
                <w:sz w:val="40"/>
                <w:szCs w:val="40"/>
              </w:rPr>
            </w:pPr>
            <w:r w:rsidRPr="009440C5">
              <w:rPr>
                <w:b/>
                <w:bCs/>
                <w:noProof/>
                <w:sz w:val="40"/>
                <w:szCs w:val="40"/>
              </w:rPr>
              <mc:AlternateContent>
                <mc:Choice Requires="wps">
                  <w:drawing>
                    <wp:anchor distT="0" distB="0" distL="114300" distR="114300" simplePos="0" relativeHeight="251660288" behindDoc="0" locked="0" layoutInCell="1" allowOverlap="1" wp14:anchorId="4F4D14B3" wp14:editId="29F1FA79">
                      <wp:simplePos x="0" y="0"/>
                      <wp:positionH relativeFrom="column">
                        <wp:posOffset>-728081</wp:posOffset>
                      </wp:positionH>
                      <wp:positionV relativeFrom="paragraph">
                        <wp:posOffset>1785991</wp:posOffset>
                      </wp:positionV>
                      <wp:extent cx="1851013" cy="1283539"/>
                      <wp:effectExtent l="38100" t="19050" r="16510" b="50165"/>
                      <wp:wrapNone/>
                      <wp:docPr id="16" name="Straight Arrow Connector 16"/>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C80CAF7" id="_x0000_t32" coordsize="21600,21600" o:spt="32" o:oned="t" path="m,l21600,21600e" filled="f">
                      <v:path arrowok="t" fillok="f" o:connecttype="none"/>
                      <o:lock v:ext="edit" shapetype="t"/>
                    </v:shapetype>
                    <v:shape id="Straight Arrow Connector 16" o:spid="_x0000_s1026" type="#_x0000_t32" style="position:absolute;margin-left:-57.35pt;margin-top:140.65pt;width:145.75pt;height:101.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59264" behindDoc="0" locked="0" layoutInCell="1" allowOverlap="1" wp14:anchorId="3AF10D4F" wp14:editId="74353554">
                      <wp:simplePos x="0" y="0"/>
                      <wp:positionH relativeFrom="column">
                        <wp:posOffset>936817</wp:posOffset>
                      </wp:positionH>
                      <wp:positionV relativeFrom="paragraph">
                        <wp:posOffset>1292489</wp:posOffset>
                      </wp:positionV>
                      <wp:extent cx="379562" cy="508958"/>
                      <wp:effectExtent l="19050" t="19050" r="20955" b="24765"/>
                      <wp:wrapNone/>
                      <wp:docPr id="12" name="Rectangle 12"/>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5BFC25A" id="Rectangle 12" o:spid="_x0000_s1026" style="position:absolute;margin-left:73.75pt;margin-top:101.75pt;width:29.9pt;height:4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00561BAB" w:rsidRPr="009440C5">
              <w:rPr>
                <w:b/>
                <w:bCs/>
                <w:noProof/>
                <w:sz w:val="40"/>
                <w:szCs w:val="40"/>
              </w:rPr>
              <w:drawing>
                <wp:inline distT="0" distB="0" distL="0" distR="0" wp14:anchorId="30375462" wp14:editId="0928273E">
                  <wp:extent cx="2103681" cy="2625394"/>
                  <wp:effectExtent l="0" t="0" r="0" b="3810"/>
                  <wp:docPr id="5" name="Picture 4"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2"/>
                          <a:stretch>
                            <a:fillRect/>
                          </a:stretch>
                        </pic:blipFill>
                        <pic:spPr>
                          <a:xfrm>
                            <a:off x="0" y="0"/>
                            <a:ext cx="2113770" cy="2637985"/>
                          </a:xfrm>
                          <a:prstGeom prst="rect">
                            <a:avLst/>
                          </a:prstGeom>
                        </pic:spPr>
                      </pic:pic>
                    </a:graphicData>
                  </a:graphic>
                </wp:inline>
              </w:drawing>
            </w:r>
          </w:p>
          <w:p w14:paraId="1844A6AF" w14:textId="45A62A73" w:rsidR="005360C4" w:rsidRPr="009440C5" w:rsidRDefault="005360C4" w:rsidP="005360C4">
            <w:pPr>
              <w:jc w:val="center"/>
              <w:rPr>
                <w:b/>
                <w:bCs/>
                <w:sz w:val="40"/>
                <w:szCs w:val="40"/>
              </w:rPr>
            </w:pPr>
            <w:r w:rsidRPr="009440C5">
              <w:rPr>
                <w:b/>
                <w:bCs/>
              </w:rPr>
              <w:t>(b) Elevation model</w:t>
            </w:r>
          </w:p>
        </w:tc>
      </w:tr>
      <w:tr w:rsidR="00561BAB" w:rsidRPr="009440C5" w14:paraId="38272B80" w14:textId="77777777" w:rsidTr="005360C4">
        <w:tc>
          <w:tcPr>
            <w:tcW w:w="9026" w:type="dxa"/>
            <w:gridSpan w:val="3"/>
          </w:tcPr>
          <w:p w14:paraId="384A8A3B" w14:textId="77777777" w:rsidR="00561BAB" w:rsidRPr="009440C5" w:rsidRDefault="007D6778" w:rsidP="007D6778">
            <w:pPr>
              <w:jc w:val="center"/>
              <w:rPr>
                <w:b/>
                <w:bCs/>
              </w:rPr>
            </w:pPr>
            <w:r w:rsidRPr="009440C5">
              <w:rPr>
                <w:b/>
                <w:bCs/>
                <w:noProof/>
              </w:rPr>
              <w:drawing>
                <wp:inline distT="0" distB="0" distL="0" distR="0" wp14:anchorId="2EE0E8DC" wp14:editId="367242D9">
                  <wp:extent cx="4453247" cy="2514264"/>
                  <wp:effectExtent l="0" t="0" r="5080" b="635"/>
                  <wp:docPr id="28" name="Content Placeholder 4"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3"/>
                          <a:stretch>
                            <a:fillRect/>
                          </a:stretch>
                        </pic:blipFill>
                        <pic:spPr>
                          <a:xfrm>
                            <a:off x="0" y="0"/>
                            <a:ext cx="4461642" cy="2519004"/>
                          </a:xfrm>
                          <a:prstGeom prst="rect">
                            <a:avLst/>
                          </a:prstGeom>
                        </pic:spPr>
                      </pic:pic>
                    </a:graphicData>
                  </a:graphic>
                </wp:inline>
              </w:drawing>
            </w:r>
          </w:p>
          <w:p w14:paraId="16904802" w14:textId="1B98927C" w:rsidR="00233B35" w:rsidRPr="009440C5" w:rsidRDefault="00233B35" w:rsidP="007D6778">
            <w:pPr>
              <w:jc w:val="center"/>
              <w:rPr>
                <w:b/>
                <w:bCs/>
              </w:rPr>
            </w:pPr>
            <w:r w:rsidRPr="009440C5">
              <w:rPr>
                <w:b/>
                <w:bCs/>
              </w:rPr>
              <w:t xml:space="preserve">(c) Erosion </w:t>
            </w:r>
            <w:r w:rsidR="003376CC" w:rsidRPr="009440C5">
              <w:rPr>
                <w:b/>
                <w:bCs/>
              </w:rPr>
              <w:t>monitoring</w:t>
            </w:r>
          </w:p>
        </w:tc>
      </w:tr>
    </w:tbl>
    <w:p w14:paraId="71C2C3A4" w14:textId="61877529" w:rsidR="0001321F" w:rsidRDefault="0039527D" w:rsidP="0001321F">
      <w:pPr>
        <w:pStyle w:val="Caption"/>
        <w:spacing w:after="120"/>
      </w:pPr>
      <w:bookmarkStart w:id="86" w:name="_Ref118447208"/>
      <w:r w:rsidRPr="009440C5">
        <w:t xml:space="preserve">Figure </w:t>
      </w:r>
      <w:fldSimple w:instr=" SEQ Figure \* ARABIC ">
        <w:r w:rsidR="007E118A">
          <w:rPr>
            <w:noProof/>
          </w:rPr>
          <w:t>3</w:t>
        </w:r>
      </w:fldSimple>
      <w:bookmarkEnd w:id="86"/>
      <w:r w:rsidRPr="009440C5">
        <w:t xml:space="preserve"> </w:t>
      </w:r>
      <w:r w:rsidR="00C05C43" w:rsidRPr="009440C5">
        <w:t>Erosion mechanism</w:t>
      </w:r>
      <w:r w:rsidR="0001321F" w:rsidRPr="009440C5">
        <w:t xml:space="preserve"> </w:t>
      </w:r>
      <w:r w:rsidR="0001321F" w:rsidRPr="009440C5">
        <w:fldChar w:fldCharType="begin"/>
      </w:r>
      <w:r w:rsidR="00126251"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01321F" w:rsidRPr="009440C5">
        <w:fldChar w:fldCharType="separate"/>
      </w:r>
      <w:r w:rsidR="00126251" w:rsidRPr="009440C5">
        <w:rPr>
          <w:noProof/>
        </w:rPr>
        <w:t>(Ryan et al., 2021)</w:t>
      </w:r>
      <w:r w:rsidR="0001321F" w:rsidRPr="009440C5">
        <w:fldChar w:fldCharType="end"/>
      </w:r>
    </w:p>
    <w:p w14:paraId="0CBC1AF8" w14:textId="77777777" w:rsidR="00066655" w:rsidRPr="009440C5" w:rsidRDefault="00066655" w:rsidP="00066655">
      <w:pPr>
        <w:pStyle w:val="Heading1"/>
      </w:pPr>
      <w:r w:rsidRPr="009440C5">
        <w:t>Research Methodology</w:t>
      </w:r>
    </w:p>
    <w:p w14:paraId="27635E42" w14:textId="77777777" w:rsidR="00066655" w:rsidRPr="009440C5" w:rsidRDefault="00066655" w:rsidP="00066655">
      <w:pPr>
        <w:pStyle w:val="Heading2"/>
      </w:pPr>
      <w:r w:rsidRPr="009440C5">
        <w:t>Hypothesis</w:t>
      </w:r>
    </w:p>
    <w:p w14:paraId="2A23CC5D" w14:textId="77777777"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consider the run-out distance during the landslide mobility but focuses on the analysis of the triggering and retrogressive failure mechanism.</w:t>
      </w:r>
    </w:p>
    <w:p w14:paraId="3A63E314" w14:textId="37EC33F6"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account for several important factors related to the failure</w:t>
      </w:r>
      <w:del w:id="87" w:author="Quoc Anh Tran" w:date="2023-07-19T15:27:00Z">
        <w:r w:rsidRPr="009440C5" w:rsidDel="00516E63">
          <w:rPr>
            <w:rFonts w:eastAsiaTheme="minorHAnsi" w:cstheme="minorBidi"/>
            <w:szCs w:val="22"/>
            <w:lang w:val="en-US"/>
          </w:rPr>
          <w:delText xml:space="preserve"> of slopes</w:delText>
        </w:r>
      </w:del>
      <w:ins w:id="88" w:author="Quoc Anh Tran" w:date="2023-07-19T15:28:00Z">
        <w:r w:rsidR="00516E63">
          <w:rPr>
            <w:rFonts w:eastAsiaTheme="minorHAnsi" w:cstheme="minorBidi"/>
            <w:szCs w:val="22"/>
            <w:lang w:val="en-US"/>
          </w:rPr>
          <w:t xml:space="preserve"> including</w:t>
        </w:r>
      </w:ins>
      <w:del w:id="89" w:author="Quoc Anh Tran" w:date="2023-07-19T15:28:00Z">
        <w:r w:rsidRPr="009440C5" w:rsidDel="00516E63">
          <w:rPr>
            <w:rFonts w:eastAsiaTheme="minorHAnsi" w:cstheme="minorBidi"/>
            <w:szCs w:val="22"/>
            <w:lang w:val="en-US"/>
          </w:rPr>
          <w:delText xml:space="preserve">. These factors </w:delText>
        </w:r>
      </w:del>
      <w:ins w:id="90" w:author="Quoc Anh Tran" w:date="2023-07-19T15:28:00Z">
        <w:r w:rsidR="00516E63">
          <w:rPr>
            <w:rFonts w:eastAsiaTheme="minorHAnsi" w:cstheme="minorBidi"/>
            <w:szCs w:val="22"/>
            <w:lang w:val="en-US"/>
          </w:rPr>
          <w:t xml:space="preserve"> </w:t>
        </w:r>
      </w:ins>
      <w:del w:id="91" w:author="Quoc Anh Tran" w:date="2023-07-19T15:28:00Z">
        <w:r w:rsidRPr="009440C5" w:rsidDel="00516E63">
          <w:rPr>
            <w:rFonts w:eastAsiaTheme="minorHAnsi" w:cstheme="minorBidi"/>
            <w:szCs w:val="22"/>
            <w:lang w:val="en-US"/>
          </w:rPr>
          <w:delText xml:space="preserve">include </w:delText>
        </w:r>
      </w:del>
      <w:r w:rsidRPr="009440C5">
        <w:rPr>
          <w:rFonts w:eastAsiaTheme="minorHAnsi" w:cstheme="minorBidi"/>
          <w:szCs w:val="22"/>
          <w:lang w:val="en-US"/>
        </w:rPr>
        <w:t>soil anisotropy, hydraulic conditions, weather conditions</w:t>
      </w:r>
      <w:ins w:id="92" w:author="Quoc Anh Tran" w:date="2023-07-19T14:28:00Z">
        <w:r w:rsidR="004315A6">
          <w:rPr>
            <w:rFonts w:eastAsiaTheme="minorHAnsi" w:cstheme="minorBidi"/>
            <w:szCs w:val="22"/>
            <w:lang w:val="en-US"/>
          </w:rPr>
          <w:t xml:space="preserve"> or</w:t>
        </w:r>
      </w:ins>
      <w:del w:id="93" w:author="Quoc Anh Tran" w:date="2023-07-19T14:28:00Z">
        <w:r w:rsidRPr="009440C5" w:rsidDel="004315A6">
          <w:rPr>
            <w:rFonts w:eastAsiaTheme="minorHAnsi" w:cstheme="minorBidi"/>
            <w:szCs w:val="22"/>
            <w:lang w:val="en-US"/>
          </w:rPr>
          <w:delText>,</w:delText>
        </w:r>
      </w:del>
      <w:r w:rsidRPr="009440C5">
        <w:rPr>
          <w:rFonts w:eastAsiaTheme="minorHAnsi" w:cstheme="minorBidi"/>
          <w:szCs w:val="22"/>
          <w:lang w:val="en-US"/>
        </w:rPr>
        <w:t xml:space="preserve"> external loads attributable to buildings, or snow accumulations.</w:t>
      </w:r>
    </w:p>
    <w:p w14:paraId="250B4132" w14:textId="6CE7F59C" w:rsidR="00066655" w:rsidRDefault="00066655" w:rsidP="00066655">
      <w:pPr>
        <w:pStyle w:val="ListParagraph"/>
        <w:numPr>
          <w:ilvl w:val="0"/>
          <w:numId w:val="10"/>
        </w:numPr>
        <w:spacing w:line="480" w:lineRule="auto"/>
        <w:ind w:left="274" w:hanging="274"/>
        <w:rPr>
          <w:ins w:id="94" w:author="Quoc Anh Tran" w:date="2023-07-19T14:30:00Z"/>
          <w:rFonts w:eastAsiaTheme="minorHAnsi" w:cstheme="minorBidi"/>
          <w:szCs w:val="22"/>
          <w:lang w:val="en-US"/>
        </w:rPr>
      </w:pPr>
      <w:del w:id="95" w:author="Quoc Anh Tran" w:date="2023-07-19T14:28:00Z">
        <w:r w:rsidRPr="009440C5" w:rsidDel="004315A6">
          <w:rPr>
            <w:rFonts w:eastAsiaTheme="minorHAnsi" w:cstheme="minorBidi"/>
            <w:szCs w:val="22"/>
            <w:lang w:val="en-US"/>
          </w:rPr>
          <w:lastRenderedPageBreak/>
          <w:delText>Landslides are primarily caused by erosion. With</w:delText>
        </w:r>
      </w:del>
      <w:ins w:id="96" w:author="Quoc Anh Tran" w:date="2023-07-19T14:28:00Z">
        <w:r w:rsidR="004315A6">
          <w:rPr>
            <w:rFonts w:eastAsiaTheme="minorHAnsi" w:cstheme="minorBidi"/>
            <w:szCs w:val="22"/>
            <w:lang w:val="en-US"/>
          </w:rPr>
          <w:t>Given</w:t>
        </w:r>
      </w:ins>
      <w:r w:rsidRPr="009440C5">
        <w:rPr>
          <w:rFonts w:eastAsiaTheme="minorHAnsi" w:cstheme="minorBidi"/>
          <w:szCs w:val="22"/>
          <w:lang w:val="en-US"/>
        </w:rPr>
        <w:t xml:space="preserve"> negligible erosion between 2015 and 2020, the topography of 2015 may be considered to represent the initial ground elevation</w:t>
      </w:r>
      <w:ins w:id="97" w:author="Quoc Anh Tran" w:date="2023-07-19T14:30:00Z">
        <w:r w:rsidR="004315A6">
          <w:rPr>
            <w:rFonts w:eastAsiaTheme="minorHAnsi" w:cstheme="minorBidi"/>
            <w:szCs w:val="22"/>
            <w:lang w:val="en-US"/>
          </w:rPr>
          <w:t>.</w:t>
        </w:r>
      </w:ins>
      <w:del w:id="98" w:author="Quoc Anh Tran" w:date="2023-07-19T14:29:00Z">
        <w:r w:rsidRPr="009440C5" w:rsidDel="004315A6">
          <w:rPr>
            <w:rFonts w:eastAsiaTheme="minorHAnsi" w:cstheme="minorBidi"/>
            <w:szCs w:val="22"/>
            <w:lang w:val="en-US"/>
          </w:rPr>
          <w:delText>.</w:delText>
        </w:r>
      </w:del>
    </w:p>
    <w:p w14:paraId="25963093" w14:textId="6A20EB84" w:rsidR="004315A6" w:rsidRPr="009440C5" w:rsidDel="005E5613" w:rsidRDefault="004315A6" w:rsidP="004315A6">
      <w:pPr>
        <w:pStyle w:val="ListParagraph"/>
        <w:numPr>
          <w:ilvl w:val="0"/>
          <w:numId w:val="10"/>
        </w:numPr>
        <w:spacing w:line="480" w:lineRule="auto"/>
        <w:ind w:left="274" w:hanging="274"/>
        <w:rPr>
          <w:del w:id="99" w:author="Quoc Anh Tran" w:date="2023-07-19T14:30:00Z"/>
          <w:moveTo w:id="100" w:author="Quoc Anh Tran" w:date="2023-07-19T14:30:00Z"/>
          <w:rFonts w:eastAsiaTheme="minorHAnsi" w:cstheme="minorBidi"/>
          <w:szCs w:val="22"/>
          <w:lang w:val="en-US"/>
        </w:rPr>
      </w:pPr>
      <w:moveToRangeStart w:id="101" w:author="Quoc Anh Tran" w:date="2023-07-19T14:30:00Z" w:name="move140669416"/>
      <w:moveTo w:id="102" w:author="Quoc Anh Tran" w:date="2023-07-19T14:30:00Z">
        <w:r w:rsidRPr="009440C5">
          <w:rPr>
            <w:rFonts w:eastAsiaTheme="minorHAnsi" w:cstheme="minorBidi"/>
            <w:szCs w:val="22"/>
            <w:lang w:val="en-US"/>
          </w:rPr>
          <w:t>The initial stress is generated using gravity. Because the landslide happened rapidly, the clay layers behave in an undrained state</w:t>
        </w:r>
      </w:moveTo>
      <w:ins w:id="103" w:author="Quoc Anh Tran" w:date="2023-07-19T14:30:00Z">
        <w:r w:rsidR="005E5613">
          <w:rPr>
            <w:rFonts w:eastAsiaTheme="minorHAnsi" w:cstheme="minorBidi"/>
            <w:szCs w:val="22"/>
            <w:lang w:val="en-US"/>
          </w:rPr>
          <w:t xml:space="preserve"> hence an elastoplastic Tresca model could be used to fairly represent the undrained behaviour of the clay</w:t>
        </w:r>
      </w:ins>
      <w:moveTo w:id="104" w:author="Quoc Anh Tran" w:date="2023-07-19T14:30:00Z">
        <w:r w:rsidRPr="009440C5">
          <w:rPr>
            <w:rFonts w:eastAsiaTheme="minorHAnsi" w:cstheme="minorBidi"/>
            <w:szCs w:val="22"/>
            <w:lang w:val="en-US"/>
          </w:rPr>
          <w:t xml:space="preserve">. The undrained parameters are obtained from CPTUs for the entire area. Material properties are retrieved from </w:t>
        </w:r>
        <w:r w:rsidRPr="009440C5">
          <w:fldChar w:fldCharType="begin"/>
        </w:r>
        <w:r>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fldChar w:fldCharType="separate"/>
        </w:r>
        <w:r>
          <w:rPr>
            <w:rFonts w:eastAsiaTheme="minorHAnsi" w:cstheme="minorBidi"/>
            <w:noProof/>
            <w:szCs w:val="22"/>
            <w:lang w:val="en-US"/>
          </w:rPr>
          <w:t>(Multiconsult, 2021a-a)</w:t>
        </w:r>
        <w:r w:rsidRPr="009440C5">
          <w:fldChar w:fldCharType="end"/>
        </w:r>
        <w:r w:rsidRPr="009440C5">
          <w:rPr>
            <w:rFonts w:eastAsiaTheme="minorHAnsi" w:cstheme="minorBidi"/>
            <w:szCs w:val="22"/>
            <w:lang w:val="en-US"/>
          </w:rPr>
          <w:t xml:space="preserve"> and </w:t>
        </w:r>
        <w:r w:rsidRPr="009440C5">
          <w:fldChar w:fldCharType="begin"/>
        </w:r>
        <w:r w:rsidRPr="009440C5">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fldChar w:fldCharType="separate"/>
        </w:r>
        <w:r w:rsidRPr="009440C5">
          <w:rPr>
            <w:rFonts w:eastAsiaTheme="minorHAnsi" w:cstheme="minorBidi"/>
            <w:szCs w:val="22"/>
            <w:lang w:val="en-US"/>
          </w:rPr>
          <w:t>(Multiconsult, 2021b)</w:t>
        </w:r>
        <w:r w:rsidRPr="009440C5">
          <w:fldChar w:fldCharType="end"/>
        </w:r>
        <w:r w:rsidRPr="009440C5">
          <w:rPr>
            <w:rFonts w:eastAsiaTheme="minorHAnsi" w:cstheme="minorBidi"/>
            <w:szCs w:val="22"/>
            <w:lang w:val="en-US"/>
          </w:rPr>
          <w:t>.</w:t>
        </w:r>
      </w:moveTo>
    </w:p>
    <w:moveToRangeEnd w:id="101"/>
    <w:p w14:paraId="184BF6FB" w14:textId="77777777" w:rsidR="004315A6" w:rsidRPr="005E5613" w:rsidRDefault="004315A6" w:rsidP="005E5613">
      <w:pPr>
        <w:pStyle w:val="ListParagraph"/>
        <w:numPr>
          <w:ilvl w:val="0"/>
          <w:numId w:val="10"/>
        </w:numPr>
        <w:spacing w:line="480" w:lineRule="auto"/>
        <w:ind w:left="274" w:hanging="274"/>
        <w:rPr>
          <w:rFonts w:eastAsiaTheme="minorHAnsi"/>
        </w:rPr>
      </w:pPr>
    </w:p>
    <w:p w14:paraId="3BD0E738" w14:textId="097A169C" w:rsidR="00066655" w:rsidRPr="009440C5" w:rsidRDefault="00066655" w:rsidP="00066655">
      <w:pPr>
        <w:pStyle w:val="ListParagraph"/>
        <w:numPr>
          <w:ilvl w:val="0"/>
          <w:numId w:val="10"/>
        </w:numPr>
        <w:spacing w:line="480" w:lineRule="auto"/>
        <w:ind w:left="274" w:hanging="274"/>
        <w:rPr>
          <w:rFonts w:eastAsiaTheme="minorHAnsi" w:cstheme="minorBidi"/>
          <w:szCs w:val="22"/>
          <w:lang w:val="en-US"/>
        </w:rPr>
      </w:pPr>
      <w:del w:id="105" w:author="Quoc Anh Tran" w:date="2023-07-19T14:28:00Z">
        <w:r w:rsidRPr="009440C5" w:rsidDel="004315A6">
          <w:rPr>
            <w:rFonts w:eastAsiaTheme="minorHAnsi" w:cstheme="minorBidi"/>
            <w:szCs w:val="22"/>
            <w:lang w:val="en-US"/>
          </w:rPr>
          <w:delText>There are three distinguished layers</w:delText>
        </w:r>
      </w:del>
      <w:ins w:id="106" w:author="Quoc Anh Tran" w:date="2023-07-19T14:28:00Z">
        <w:r w:rsidR="004315A6">
          <w:rPr>
            <w:rFonts w:eastAsiaTheme="minorHAnsi" w:cstheme="minorBidi"/>
            <w:szCs w:val="22"/>
            <w:lang w:val="en-US"/>
          </w:rPr>
          <w:t xml:space="preserve">According to soil investigations, </w:t>
        </w:r>
      </w:ins>
      <w:ins w:id="107" w:author="Quoc Anh Tran" w:date="2023-07-19T14:29:00Z">
        <w:r w:rsidR="004315A6">
          <w:rPr>
            <w:rFonts w:eastAsiaTheme="minorHAnsi" w:cstheme="minorBidi"/>
            <w:szCs w:val="22"/>
            <w:lang w:val="en-US"/>
          </w:rPr>
          <w:t>there are three main distinguish layers</w:t>
        </w:r>
      </w:ins>
      <w:r w:rsidRPr="009440C5">
        <w:rPr>
          <w:rFonts w:eastAsiaTheme="minorHAnsi" w:cstheme="minorBidi"/>
          <w:szCs w:val="22"/>
          <w:lang w:val="en-US"/>
        </w:rPr>
        <w:t xml:space="preserve"> including bedrock, non-sensitive clay layer and quick clay layer with data obtained from soil investigation. The bedrock is modeled as rigid</w:t>
      </w:r>
      <w:r>
        <w:rPr>
          <w:rFonts w:eastAsiaTheme="minorHAnsi" w:cstheme="minorBidi"/>
          <w:szCs w:val="22"/>
          <w:lang w:val="en-US"/>
        </w:rPr>
        <w:t>. The</w:t>
      </w:r>
      <w:r w:rsidRPr="009440C5">
        <w:rPr>
          <w:rFonts w:eastAsiaTheme="minorHAnsi" w:cstheme="minorBidi"/>
          <w:szCs w:val="22"/>
          <w:lang w:val="en-US"/>
        </w:rPr>
        <w:t xml:space="preserve"> clay layers are modeled using </w:t>
      </w:r>
      <w:ins w:id="108" w:author="Quoc Anh Tran" w:date="2023-07-19T14:29:00Z">
        <w:r w:rsidR="004315A6">
          <w:rPr>
            <w:rFonts w:eastAsiaTheme="minorHAnsi" w:cstheme="minorBidi"/>
            <w:szCs w:val="22"/>
            <w:lang w:val="en-US"/>
          </w:rPr>
          <w:t xml:space="preserve">a </w:t>
        </w:r>
      </w:ins>
      <w:r w:rsidRPr="009440C5">
        <w:rPr>
          <w:rFonts w:eastAsiaTheme="minorHAnsi" w:cstheme="minorBidi"/>
          <w:szCs w:val="22"/>
          <w:lang w:val="en-US"/>
        </w:rPr>
        <w:t xml:space="preserve">Tresca softening model with </w:t>
      </w:r>
      <w:r>
        <w:rPr>
          <w:rFonts w:eastAsiaTheme="minorHAnsi" w:cstheme="minorBidi"/>
          <w:szCs w:val="22"/>
          <w:lang w:val="en-US"/>
        </w:rPr>
        <w:t xml:space="preserve">a </w:t>
      </w:r>
      <w:r w:rsidRPr="009440C5">
        <w:rPr>
          <w:rFonts w:eastAsiaTheme="minorHAnsi" w:cstheme="minorBidi"/>
          <w:szCs w:val="22"/>
          <w:lang w:val="en-US"/>
        </w:rPr>
        <w:t>low sensitivity</w:t>
      </w:r>
      <w:r>
        <w:rPr>
          <w:rFonts w:eastAsiaTheme="minorHAnsi" w:cstheme="minorBidi"/>
          <w:szCs w:val="22"/>
          <w:lang w:val="en-US"/>
        </w:rPr>
        <w:t xml:space="preserve"> (1-10). The quick clay layers are modeled using </w:t>
      </w:r>
      <w:ins w:id="109" w:author="Quoc Anh Tran" w:date="2023-07-19T14:29:00Z">
        <w:r w:rsidR="004315A6">
          <w:rPr>
            <w:rFonts w:eastAsiaTheme="minorHAnsi" w:cstheme="minorBidi"/>
            <w:szCs w:val="22"/>
            <w:lang w:val="en-US"/>
          </w:rPr>
          <w:t xml:space="preserve">a </w:t>
        </w:r>
      </w:ins>
      <w:r>
        <w:rPr>
          <w:rFonts w:eastAsiaTheme="minorHAnsi" w:cstheme="minorBidi"/>
          <w:szCs w:val="22"/>
          <w:lang w:val="en-US"/>
        </w:rPr>
        <w:t xml:space="preserve">Tresca </w:t>
      </w:r>
      <w:r w:rsidRPr="009440C5">
        <w:rPr>
          <w:rFonts w:eastAsiaTheme="minorHAnsi" w:cstheme="minorBidi"/>
          <w:szCs w:val="22"/>
          <w:lang w:val="en-US"/>
        </w:rPr>
        <w:t xml:space="preserve">softening </w:t>
      </w:r>
      <w:r>
        <w:rPr>
          <w:rFonts w:eastAsiaTheme="minorHAnsi" w:cstheme="minorBidi"/>
          <w:szCs w:val="22"/>
          <w:lang w:val="en-US"/>
        </w:rPr>
        <w:t>model with a</w:t>
      </w:r>
      <w:r w:rsidRPr="009440C5">
        <w:rPr>
          <w:rFonts w:eastAsiaTheme="minorHAnsi" w:cstheme="minorBidi"/>
          <w:szCs w:val="22"/>
          <w:lang w:val="en-US"/>
        </w:rPr>
        <w:t xml:space="preserve"> high sensitivity (20-100).</w:t>
      </w:r>
    </w:p>
    <w:p w14:paraId="584310D4" w14:textId="78DAB86A" w:rsidR="00066655" w:rsidRPr="009440C5" w:rsidDel="004315A6" w:rsidRDefault="00066655" w:rsidP="00066655">
      <w:pPr>
        <w:pStyle w:val="ListParagraph"/>
        <w:numPr>
          <w:ilvl w:val="0"/>
          <w:numId w:val="10"/>
        </w:numPr>
        <w:spacing w:line="480" w:lineRule="auto"/>
        <w:ind w:left="274" w:hanging="274"/>
        <w:rPr>
          <w:moveFrom w:id="110" w:author="Quoc Anh Tran" w:date="2023-07-19T14:30:00Z"/>
          <w:rFonts w:eastAsiaTheme="minorHAnsi" w:cstheme="minorBidi"/>
          <w:szCs w:val="22"/>
          <w:lang w:val="en-US"/>
        </w:rPr>
      </w:pPr>
      <w:moveFromRangeStart w:id="111" w:author="Quoc Anh Tran" w:date="2023-07-19T14:30:00Z" w:name="move140669416"/>
      <w:moveFrom w:id="112" w:author="Quoc Anh Tran" w:date="2023-07-19T14:30:00Z">
        <w:r w:rsidRPr="009440C5" w:rsidDel="004315A6">
          <w:rPr>
            <w:rFonts w:eastAsiaTheme="minorHAnsi" w:cstheme="minorBidi"/>
            <w:szCs w:val="22"/>
            <w:lang w:val="en-US"/>
          </w:rPr>
          <w:t xml:space="preserve">The initial stress is generated using gravity. Because the landslide happened rapidly, the clay layers behave in an undrained state. The undrained parameters are obtained from CPTUs for the entire area. Material properties are retrieved from </w:t>
        </w:r>
        <w:r w:rsidRPr="009440C5" w:rsidDel="004315A6">
          <w:fldChar w:fldCharType="begin"/>
        </w:r>
        <w:r w:rsidDel="004315A6">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rsidDel="004315A6">
          <w:fldChar w:fldCharType="separate"/>
        </w:r>
        <w:r w:rsidDel="004315A6">
          <w:rPr>
            <w:rFonts w:eastAsiaTheme="minorHAnsi" w:cstheme="minorBidi"/>
            <w:noProof/>
            <w:szCs w:val="22"/>
            <w:lang w:val="en-US"/>
          </w:rPr>
          <w:t>(Multiconsult, 2021a-a)</w:t>
        </w:r>
        <w:r w:rsidRPr="009440C5" w:rsidDel="004315A6">
          <w:fldChar w:fldCharType="end"/>
        </w:r>
        <w:r w:rsidRPr="009440C5" w:rsidDel="004315A6">
          <w:rPr>
            <w:rFonts w:eastAsiaTheme="minorHAnsi" w:cstheme="minorBidi"/>
            <w:szCs w:val="22"/>
            <w:lang w:val="en-US"/>
          </w:rPr>
          <w:t xml:space="preserve"> and </w:t>
        </w:r>
        <w:r w:rsidRPr="009440C5" w:rsidDel="004315A6">
          <w:fldChar w:fldCharType="begin"/>
        </w:r>
        <w:r w:rsidRPr="009440C5" w:rsidDel="004315A6">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rsidDel="004315A6">
          <w:fldChar w:fldCharType="separate"/>
        </w:r>
        <w:r w:rsidRPr="009440C5" w:rsidDel="004315A6">
          <w:rPr>
            <w:rFonts w:eastAsiaTheme="minorHAnsi" w:cstheme="minorBidi"/>
            <w:szCs w:val="22"/>
            <w:lang w:val="en-US"/>
          </w:rPr>
          <w:t>(Multiconsult, 2021b)</w:t>
        </w:r>
        <w:r w:rsidRPr="009440C5" w:rsidDel="004315A6">
          <w:fldChar w:fldCharType="end"/>
        </w:r>
        <w:r w:rsidRPr="009440C5" w:rsidDel="004315A6">
          <w:rPr>
            <w:rFonts w:eastAsiaTheme="minorHAnsi" w:cstheme="minorBidi"/>
            <w:szCs w:val="22"/>
            <w:lang w:val="en-US"/>
          </w:rPr>
          <w:t>.</w:t>
        </w:r>
      </w:moveFrom>
    </w:p>
    <w:moveFromRangeEnd w:id="111"/>
    <w:p w14:paraId="57181DB3" w14:textId="77777777" w:rsidR="0050369F" w:rsidRPr="009440C5" w:rsidRDefault="0050369F" w:rsidP="0050369F">
      <w:pPr>
        <w:pStyle w:val="Heading2"/>
      </w:pPr>
      <w:r w:rsidRPr="009440C5">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44CA46E2" w:rsidR="0050369F" w:rsidRPr="009440C5" w:rsidRDefault="0050369F" w:rsidP="0050369F">
      <w:pPr>
        <w:pStyle w:val="Caption"/>
        <w:ind w:left="720"/>
        <w:rPr>
          <w:sz w:val="18"/>
        </w:rPr>
      </w:pPr>
      <w:bookmarkStart w:id="113" w:name="_Ref110921516"/>
      <w:r w:rsidRPr="009440C5">
        <w:t xml:space="preserve">Figure </w:t>
      </w:r>
      <w:fldSimple w:instr=" SEQ Figure \* ARABIC ">
        <w:r w:rsidR="007E118A">
          <w:rPr>
            <w:noProof/>
          </w:rPr>
          <w:t>4</w:t>
        </w:r>
      </w:fldSimple>
      <w:bookmarkEnd w:id="113"/>
      <w:r w:rsidRPr="009440C5">
        <w:t xml:space="preserve"> Three-dimensional simulation</w:t>
      </w:r>
    </w:p>
    <w:p w14:paraId="1B92248F" w14:textId="4C887755" w:rsidR="0050369F" w:rsidRPr="009440C5" w:rsidRDefault="0050369F" w:rsidP="0050369F">
      <w:pPr>
        <w:suppressAutoHyphens/>
        <w:overflowPunct w:val="0"/>
        <w:autoSpaceDE w:val="0"/>
        <w:autoSpaceDN w:val="0"/>
        <w:adjustRightInd w:val="0"/>
        <w:spacing w:after="0" w:line="480" w:lineRule="auto"/>
        <w:textAlignment w:val="baseline"/>
      </w:pPr>
      <w:r w:rsidRPr="009440C5">
        <w:t>There are three components for the implementation of the 3D model (</w:t>
      </w:r>
      <w:r w:rsidRPr="009440C5">
        <w:fldChar w:fldCharType="begin"/>
      </w:r>
      <w:r w:rsidRPr="009440C5">
        <w:instrText xml:space="preserve"> REF _Ref110921516 \h </w:instrText>
      </w:r>
      <w:r>
        <w:instrText xml:space="preserve"> \* MERGEFORMAT </w:instrText>
      </w:r>
      <w:r w:rsidRPr="009440C5">
        <w:fldChar w:fldCharType="separate"/>
      </w:r>
      <w:ins w:id="114" w:author="Quoc Anh Tran" w:date="2023-09-28T13:25:00Z">
        <w:r w:rsidR="007E118A" w:rsidRPr="009440C5">
          <w:t xml:space="preserve">Figure </w:t>
        </w:r>
        <w:r w:rsidR="007E118A">
          <w:rPr>
            <w:noProof/>
          </w:rPr>
          <w:t>4</w:t>
        </w:r>
      </w:ins>
      <w:del w:id="115" w:author="Quoc Anh Tran" w:date="2023-09-28T13:25:00Z">
        <w:r w:rsidR="008866CA" w:rsidRPr="009440C5" w:rsidDel="007E118A">
          <w:delText xml:space="preserve">Figure </w:delText>
        </w:r>
        <w:r w:rsidR="008866CA" w:rsidDel="007E118A">
          <w:rPr>
            <w:noProof/>
          </w:rPr>
          <w:delText>4</w:delText>
        </w:r>
      </w:del>
      <w:r w:rsidRPr="009440C5">
        <w:fldChar w:fldCharType="end"/>
      </w:r>
      <w:r w:rsidRPr="009440C5">
        <w:t>) including (1) 3D reconstruction of terrain and soil layers, (2) Assigning 3D soil properties for material points</w:t>
      </w:r>
      <w:r>
        <w:t xml:space="preserve"> </w:t>
      </w:r>
      <w:r w:rsidRPr="009440C5">
        <w:t>and (3) advanced numerical solvers for large deformation modeling.</w:t>
      </w:r>
    </w:p>
    <w:p w14:paraId="50914AC7" w14:textId="2754DDFC" w:rsidR="0050369F" w:rsidRPr="009440C5" w:rsidRDefault="0050369F" w:rsidP="0050369F">
      <w:commentRangeStart w:id="116"/>
      <w:r w:rsidRPr="009440C5">
        <w:t xml:space="preserve">(1) </w:t>
      </w:r>
      <w:ins w:id="117" w:author="Quoc Anh Tran" w:date="2023-07-19T14:31:00Z">
        <w:r w:rsidR="00FD296D" w:rsidRPr="00FD296D">
          <w:t>The 3D layers are obtained from a 3D soil model made by Multiconsult which has based the 3D soil model on geotechnical investigations</w:t>
        </w:r>
        <w:r w:rsidR="00FD296D">
          <w:t>.</w:t>
        </w:r>
      </w:ins>
      <w:del w:id="118" w:author="Quoc Anh Tran" w:date="2023-07-19T14:31:00Z">
        <w:r w:rsidRPr="009440C5" w:rsidDel="00FD296D">
          <w:delText xml:space="preserve">The 3D layers of </w:delText>
        </w:r>
        <w:r w:rsidDel="00FD296D">
          <w:delText>quick</w:delText>
        </w:r>
        <w:r w:rsidRPr="009440C5" w:rsidDel="00FD296D">
          <w:delText xml:space="preserve"> clays and bedrock are obtained from the geophysical report.</w:delText>
        </w:r>
        <w:commentRangeEnd w:id="116"/>
        <w:r w:rsidR="007920C8" w:rsidDel="00FD296D">
          <w:rPr>
            <w:rStyle w:val="CommentReference"/>
          </w:rPr>
          <w:commentReference w:id="116"/>
        </w:r>
      </w:del>
    </w:p>
    <w:p w14:paraId="70EEA369" w14:textId="77777777" w:rsidR="0050369F" w:rsidRPr="009440C5" w:rsidRDefault="0050369F" w:rsidP="0050369F">
      <w:r w:rsidRPr="009440C5">
        <w:t>(2) Soil properties (e.g., undrained shear strength) are interpolated in the entire layer using CPTu data.</w:t>
      </w:r>
    </w:p>
    <w:p w14:paraId="0DFFDB4C" w14:textId="1DE53F17" w:rsidR="0050369F" w:rsidRPr="009440C5" w:rsidDel="00FD296D" w:rsidRDefault="0050369F" w:rsidP="0050369F">
      <w:pPr>
        <w:jc w:val="left"/>
        <w:rPr>
          <w:del w:id="119" w:author="Quoc Anh Tran" w:date="2023-07-19T14:31:00Z"/>
        </w:rPr>
      </w:pPr>
      <w:r w:rsidRPr="009440C5">
        <w:t>(3) Using Material Point Method to simulate the entire process of the Gjerdrum landslide.</w:t>
      </w:r>
    </w:p>
    <w:p w14:paraId="76E00F69" w14:textId="576B8460" w:rsidR="00066655" w:rsidRPr="00066655" w:rsidDel="00FD296D" w:rsidRDefault="00066655" w:rsidP="00066655">
      <w:pPr>
        <w:rPr>
          <w:del w:id="120" w:author="Quoc Anh Tran" w:date="2023-07-19T14:31:00Z"/>
        </w:rPr>
      </w:pPr>
    </w:p>
    <w:bookmarkEnd w:id="3"/>
    <w:bookmarkEnd w:id="4"/>
    <w:bookmarkEnd w:id="5"/>
    <w:p w14:paraId="1BEA1C25" w14:textId="77777777" w:rsidR="008B148E" w:rsidRDefault="008B148E">
      <w:pPr>
        <w:jc w:val="left"/>
        <w:rPr>
          <w:rFonts w:eastAsiaTheme="majorEastAsia" w:cstheme="majorBidi"/>
          <w:b/>
          <w:sz w:val="32"/>
          <w:szCs w:val="32"/>
        </w:rPr>
      </w:pPr>
      <w:del w:id="121" w:author="Quoc Anh Tran" w:date="2023-07-19T14:31:00Z">
        <w:r w:rsidDel="00FD296D">
          <w:br w:type="page"/>
        </w:r>
      </w:del>
    </w:p>
    <w:p w14:paraId="7B10E3FB" w14:textId="28CCB602" w:rsidR="000A6F14" w:rsidRPr="000A6F14" w:rsidRDefault="00B06C8F" w:rsidP="000A6F14">
      <w:pPr>
        <w:pStyle w:val="Heading1"/>
      </w:pPr>
      <w:commentRangeStart w:id="122"/>
      <w:r w:rsidRPr="009440C5">
        <w:lastRenderedPageBreak/>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commentRangeEnd w:id="122"/>
      <w:r w:rsidR="00FD296D">
        <w:rPr>
          <w:rStyle w:val="CommentReference"/>
          <w:rFonts w:eastAsiaTheme="minorHAnsi" w:cstheme="minorBidi"/>
          <w:b w:val="0"/>
        </w:rPr>
        <w:commentReference w:id="122"/>
      </w:r>
    </w:p>
    <w:p w14:paraId="5CB6CEC5" w14:textId="52ADA0DE" w:rsidR="00602B34" w:rsidRPr="00602B34" w:rsidDel="00FD296D" w:rsidRDefault="00A53CD0" w:rsidP="00602B34">
      <w:pPr>
        <w:rPr>
          <w:del w:id="123" w:author="Quoc Anh Tran" w:date="2023-07-19T14:31:00Z"/>
        </w:rPr>
      </w:pPr>
      <w:del w:id="124" w:author="Quoc Anh Tran" w:date="2023-07-19T14:31:00Z">
        <w:r w:rsidDel="00FD296D">
          <w:delText>(</w:delText>
        </w:r>
        <w:r w:rsidR="000A6F14" w:rsidDel="00FD296D">
          <w:delText xml:space="preserve">Digital terrain model analyzed </w:delText>
        </w:r>
        <w:r w:rsidR="00AC291F" w:rsidDel="00FD296D">
          <w:delText xml:space="preserve">and provided </w:delText>
        </w:r>
        <w:r w:rsidR="000A6F14" w:rsidDel="00FD296D">
          <w:delText xml:space="preserve">by Gebray, </w:delText>
        </w:r>
        <w:r w:rsidR="00E74B03" w:rsidDel="00FD296D">
          <w:delText xml:space="preserve">3D discretization </w:delText>
        </w:r>
        <w:r w:rsidR="000A6F14" w:rsidDel="00FD296D">
          <w:delText>c</w:delText>
        </w:r>
        <w:r w:rsidDel="00FD296D">
          <w:delText xml:space="preserve">ode implemented by </w:delText>
        </w:r>
        <w:r w:rsidRPr="00FD2F77" w:rsidDel="00FD296D">
          <w:delText xml:space="preserve">Fabricio and </w:delText>
        </w:r>
        <w:r w:rsidR="0060661D" w:rsidRPr="00FD2F77" w:rsidDel="00FD296D">
          <w:delText>analyzed by Agnete</w:delText>
        </w:r>
        <w:r w:rsidR="00B33668" w:rsidDel="00FD296D">
          <w:delText xml:space="preserve">, </w:delText>
        </w:r>
        <w:r w:rsidR="00F1564E" w:rsidDel="00FD296D">
          <w:delText xml:space="preserve">manuscript </w:delText>
        </w:r>
        <w:r w:rsidR="00B33668" w:rsidDel="00FD296D">
          <w:delText>written by Fabricio</w:delText>
        </w:r>
        <w:r w:rsidDel="00FD296D">
          <w:delText>)</w:delText>
        </w:r>
      </w:del>
    </w:p>
    <w:p w14:paraId="7E90F48D" w14:textId="4B1FD6A7" w:rsidR="000D029D" w:rsidRPr="009440C5" w:rsidRDefault="000D029D" w:rsidP="000D029D">
      <w:pPr>
        <w:spacing w:after="0"/>
        <w:jc w:val="center"/>
        <w:rPr>
          <w:b/>
          <w:sz w:val="40"/>
          <w:szCs w:val="40"/>
        </w:rPr>
      </w:pPr>
      <w:r w:rsidRPr="009440C5">
        <w:rPr>
          <w:noProof/>
        </w:rPr>
        <w:drawing>
          <wp:inline distT="0" distB="0" distL="0" distR="0" wp14:anchorId="41957B22" wp14:editId="1BB47130">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1A02BB50" w14:textId="2373FC96" w:rsidR="000D029D" w:rsidRDefault="000D029D" w:rsidP="000D029D">
      <w:pPr>
        <w:pStyle w:val="Caption"/>
      </w:pPr>
      <w:bookmarkStart w:id="125" w:name="_Ref109121551"/>
      <w:r w:rsidRPr="009440C5">
        <w:t xml:space="preserve">Figure </w:t>
      </w:r>
      <w:fldSimple w:instr=" SEQ Figure \* ARABIC ">
        <w:r w:rsidR="007E118A">
          <w:rPr>
            <w:noProof/>
          </w:rPr>
          <w:t>5</w:t>
        </w:r>
      </w:fldSimple>
      <w:bookmarkEnd w:id="125"/>
      <w:r w:rsidRPr="009440C5">
        <w:t xml:space="preserve"> Construct data for </w:t>
      </w:r>
      <w:proofErr w:type="gramStart"/>
      <w:r w:rsidRPr="009440C5">
        <w:t>layering</w:t>
      </w:r>
      <w:proofErr w:type="gramEnd"/>
    </w:p>
    <w:p w14:paraId="21E4C9DC" w14:textId="04E6271B" w:rsidR="00CC6ADA" w:rsidRPr="009440C5" w:rsidRDefault="00CC6ADA" w:rsidP="00CC6ADA">
      <w:pPr>
        <w:suppressAutoHyphens/>
        <w:overflowPunct w:val="0"/>
        <w:autoSpaceDE w:val="0"/>
        <w:autoSpaceDN w:val="0"/>
        <w:adjustRightInd w:val="0"/>
        <w:spacing w:after="0" w:line="480" w:lineRule="auto"/>
        <w:textAlignment w:val="baseline"/>
      </w:pPr>
      <w:r w:rsidRPr="009440C5">
        <w:t xml:space="preserve">Three dimensional models for landslides require spatial discretization of material points to represent the terrain and soil layers. The model in this study combines digital elevation data with 3D MPM discretization </w:t>
      </w:r>
      <w:r w:rsidRPr="009440C5">
        <w:fldChar w:fldCharType="begin"/>
      </w:r>
      <w:r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Pr="009440C5">
        <w:fldChar w:fldCharType="separate"/>
      </w:r>
      <w:r w:rsidRPr="009440C5">
        <w:rPr>
          <w:noProof/>
        </w:rPr>
        <w:t>(Fernandez et al., 2020)</w:t>
      </w:r>
      <w:r w:rsidRPr="009440C5">
        <w:fldChar w:fldCharType="end"/>
      </w:r>
      <w:r w:rsidRPr="009440C5">
        <w:t>. In Figure 5, elevation points (z</w:t>
      </w:r>
      <w:r w:rsidRPr="009440C5">
        <w:rPr>
          <w:vertAlign w:val="subscript"/>
        </w:rPr>
        <w:t>0-5</w:t>
      </w:r>
      <w:r w:rsidRPr="009440C5">
        <w:t xml:space="preserve"> in </w:t>
      </w:r>
      <w:r w:rsidRPr="009440C5">
        <w:fldChar w:fldCharType="begin"/>
      </w:r>
      <w:r w:rsidRPr="009440C5">
        <w:instrText xml:space="preserve"> REF _Ref109121551 \h </w:instrText>
      </w:r>
      <w:r w:rsidRPr="009440C5">
        <w:fldChar w:fldCharType="separate"/>
      </w:r>
      <w:ins w:id="126" w:author="Quoc Anh Tran" w:date="2023-09-28T13:25:00Z">
        <w:r w:rsidR="007E118A" w:rsidRPr="009440C5">
          <w:t xml:space="preserve">Figure </w:t>
        </w:r>
        <w:r w:rsidR="007E118A">
          <w:rPr>
            <w:noProof/>
          </w:rPr>
          <w:t>5</w:t>
        </w:r>
      </w:ins>
      <w:del w:id="127" w:author="Quoc Anh Tran" w:date="2023-09-28T13:25:00Z">
        <w:r w:rsidR="008866CA" w:rsidRPr="009440C5" w:rsidDel="007E118A">
          <w:delText xml:space="preserve">Figure </w:delText>
        </w:r>
        <w:r w:rsidR="008866CA" w:rsidDel="007E118A">
          <w:rPr>
            <w:noProof/>
          </w:rPr>
          <w:delText>5</w:delText>
        </w:r>
      </w:del>
      <w:r w:rsidRPr="009440C5">
        <w:fldChar w:fldCharType="end"/>
      </w:r>
      <w:r w:rsidRPr="009440C5">
        <w:t xml:space="preserve">) are used to determine the elevation of the soil layers. From the bottom up, the numerical model distributes material points based on elevation and discretization. This methodology allowed the creation of a 3D MPM model with an arbitrary and complex distribution of soil layers and terrain within the domain of analysis. </w:t>
      </w:r>
      <w:r w:rsidR="00FC0B74">
        <w:t>We convert the LeapFrog data of the terrain (</w:t>
      </w:r>
      <w:r w:rsidR="00FC0B74">
        <w:fldChar w:fldCharType="begin"/>
      </w:r>
      <w:r w:rsidR="00FC0B74">
        <w:instrText xml:space="preserve"> REF _Ref120530250 \h </w:instrText>
      </w:r>
      <w:r w:rsidR="00FC0B74">
        <w:fldChar w:fldCharType="separate"/>
      </w:r>
      <w:ins w:id="128" w:author="Quoc Anh Tran" w:date="2023-09-28T13:25:00Z">
        <w:r w:rsidR="007E118A" w:rsidRPr="004B1773">
          <w:t xml:space="preserve">Figure </w:t>
        </w:r>
        <w:r w:rsidR="007E118A">
          <w:rPr>
            <w:noProof/>
          </w:rPr>
          <w:t>6</w:t>
        </w:r>
      </w:ins>
      <w:del w:id="129" w:author="Quoc Anh Tran" w:date="2023-09-28T13:25:00Z">
        <w:r w:rsidR="008866CA" w:rsidRPr="004B1773" w:rsidDel="007E118A">
          <w:delText xml:space="preserve">Figure </w:delText>
        </w:r>
        <w:r w:rsidR="008866CA" w:rsidDel="007E118A">
          <w:rPr>
            <w:noProof/>
          </w:rPr>
          <w:delText>6</w:delText>
        </w:r>
      </w:del>
      <w:r w:rsidR="00FC0B74">
        <w:fldChar w:fldCharType="end"/>
      </w:r>
      <w:r w:rsidR="00FC0B74">
        <w:t xml:space="preserve">) and the soil layers (bedrock, clay, quick clay in </w:t>
      </w:r>
      <w:r w:rsidR="00FC0B74">
        <w:fldChar w:fldCharType="begin"/>
      </w:r>
      <w:r w:rsidR="00FC0B74">
        <w:instrText xml:space="preserve"> REF _Ref120698894 \h </w:instrText>
      </w:r>
      <w:r w:rsidR="00FC0B74">
        <w:fldChar w:fldCharType="separate"/>
      </w:r>
      <w:ins w:id="130" w:author="Quoc Anh Tran" w:date="2023-09-28T13:25:00Z">
        <w:r w:rsidR="007E118A" w:rsidRPr="009440C5">
          <w:t xml:space="preserve">Figure </w:t>
        </w:r>
        <w:r w:rsidR="007E118A">
          <w:rPr>
            <w:noProof/>
          </w:rPr>
          <w:t>8</w:t>
        </w:r>
      </w:ins>
      <w:del w:id="131" w:author="Quoc Anh Tran" w:date="2023-09-28T13:25:00Z">
        <w:r w:rsidR="008866CA" w:rsidRPr="009440C5" w:rsidDel="007E118A">
          <w:delText xml:space="preserve">Figure </w:delText>
        </w:r>
        <w:r w:rsidR="008866CA" w:rsidDel="007E118A">
          <w:rPr>
            <w:noProof/>
          </w:rPr>
          <w:delText>8</w:delText>
        </w:r>
      </w:del>
      <w:r w:rsidR="00FC0B74">
        <w:fldChar w:fldCharType="end"/>
      </w:r>
      <w:r w:rsidR="00FC0B74">
        <w:t xml:space="preserve">) to materials points in 3D (terrain in </w:t>
      </w:r>
      <w:r w:rsidR="00FC0B74">
        <w:fldChar w:fldCharType="begin"/>
      </w:r>
      <w:r w:rsidR="00FC0B74">
        <w:instrText xml:space="preserve"> REF _Ref120698980 \h </w:instrText>
      </w:r>
      <w:r w:rsidR="00FC0B74">
        <w:fldChar w:fldCharType="separate"/>
      </w:r>
      <w:ins w:id="132" w:author="Quoc Anh Tran" w:date="2023-09-28T13:25:00Z">
        <w:r w:rsidR="007E118A" w:rsidRPr="009440C5">
          <w:t xml:space="preserve">Figure </w:t>
        </w:r>
        <w:r w:rsidR="007E118A">
          <w:rPr>
            <w:noProof/>
          </w:rPr>
          <w:t>7</w:t>
        </w:r>
      </w:ins>
      <w:del w:id="133" w:author="Quoc Anh Tran" w:date="2023-09-28T13:25:00Z">
        <w:r w:rsidR="008866CA" w:rsidRPr="009440C5" w:rsidDel="007E118A">
          <w:delText xml:space="preserve">Figure </w:delText>
        </w:r>
        <w:r w:rsidR="008866CA" w:rsidDel="007E118A">
          <w:rPr>
            <w:noProof/>
          </w:rPr>
          <w:delText>7</w:delText>
        </w:r>
      </w:del>
      <w:r w:rsidR="00FC0B74">
        <w:fldChar w:fldCharType="end"/>
      </w:r>
      <w:r w:rsidR="00FC0B74">
        <w:t xml:space="preserve">, bedrock in </w:t>
      </w:r>
      <w:r w:rsidR="00FC0B74">
        <w:fldChar w:fldCharType="begin"/>
      </w:r>
      <w:r w:rsidR="00FC0B74">
        <w:instrText xml:space="preserve"> REF _Ref120698989 \h </w:instrText>
      </w:r>
      <w:r w:rsidR="00FC0B74">
        <w:fldChar w:fldCharType="separate"/>
      </w:r>
      <w:ins w:id="134" w:author="Quoc Anh Tran" w:date="2023-09-28T13:25:00Z">
        <w:r w:rsidR="007E118A" w:rsidRPr="009440C5">
          <w:t xml:space="preserve">Figure </w:t>
        </w:r>
        <w:r w:rsidR="007E118A">
          <w:rPr>
            <w:noProof/>
          </w:rPr>
          <w:t>9</w:t>
        </w:r>
      </w:ins>
      <w:del w:id="135" w:author="Quoc Anh Tran" w:date="2023-09-28T13:25:00Z">
        <w:r w:rsidR="008866CA" w:rsidRPr="009440C5" w:rsidDel="007E118A">
          <w:delText xml:space="preserve">Figure </w:delText>
        </w:r>
        <w:r w:rsidR="008866CA" w:rsidDel="007E118A">
          <w:rPr>
            <w:noProof/>
          </w:rPr>
          <w:delText>9</w:delText>
        </w:r>
      </w:del>
      <w:r w:rsidR="00FC0B74">
        <w:fldChar w:fldCharType="end"/>
      </w:r>
      <w:r w:rsidR="00FC0B74">
        <w:t xml:space="preserve"> and quick clay in </w:t>
      </w:r>
      <w:r w:rsidR="00FC0B74">
        <w:fldChar w:fldCharType="begin"/>
      </w:r>
      <w:r w:rsidR="00FC0B74">
        <w:instrText xml:space="preserve"> REF _Ref120530252 \h </w:instrText>
      </w:r>
      <w:r w:rsidR="00FC0B74">
        <w:fldChar w:fldCharType="separate"/>
      </w:r>
      <w:ins w:id="136" w:author="Quoc Anh Tran" w:date="2023-09-28T13:25:00Z">
        <w:r w:rsidR="007E118A" w:rsidRPr="009440C5">
          <w:t xml:space="preserve">Figure </w:t>
        </w:r>
        <w:r w:rsidR="007E118A">
          <w:rPr>
            <w:noProof/>
          </w:rPr>
          <w:t>10</w:t>
        </w:r>
      </w:ins>
      <w:del w:id="137" w:author="Quoc Anh Tran" w:date="2023-09-28T13:25:00Z">
        <w:r w:rsidR="008866CA" w:rsidRPr="009440C5" w:rsidDel="007E118A">
          <w:delText xml:space="preserve">Figure </w:delText>
        </w:r>
        <w:r w:rsidR="008866CA" w:rsidDel="007E118A">
          <w:rPr>
            <w:noProof/>
          </w:rPr>
          <w:delText>10</w:delText>
        </w:r>
      </w:del>
      <w:r w:rsidR="00FC0B74">
        <w:fldChar w:fldCharType="end"/>
      </w:r>
      <w:r w:rsidR="00FC0B74">
        <w:t>).</w:t>
      </w:r>
      <w:r w:rsidR="001D4FE4">
        <w:t xml:space="preserve"> </w:t>
      </w:r>
      <w:r>
        <w:t>The 3D</w:t>
      </w:r>
      <w:r w:rsidRPr="009440C5">
        <w:t xml:space="preserve"> model</w:t>
      </w:r>
      <w:r>
        <w:t xml:space="preserve"> in this study</w:t>
      </w:r>
      <w:r w:rsidRPr="009440C5">
        <w:t xml:space="preserve"> has a </w:t>
      </w:r>
      <w:r w:rsidR="003D7176">
        <w:t xml:space="preserve">grid </w:t>
      </w:r>
      <w:r w:rsidRPr="009440C5">
        <w:t xml:space="preserve">resolution of </w:t>
      </w:r>
      <w:r w:rsidR="00D078E7">
        <w:t>1</w:t>
      </w:r>
      <w:r w:rsidRPr="009440C5">
        <w:t xml:space="preserve"> </w:t>
      </w:r>
      <w:r w:rsidR="00B7660E" w:rsidRPr="009440C5">
        <w:t>meter</w:t>
      </w:r>
      <w:r w:rsidR="003D7176">
        <w:t xml:space="preserve"> with 8 material points per </w:t>
      </w:r>
      <w:r w:rsidR="008A675D">
        <w:t>element</w:t>
      </w:r>
      <w:r w:rsidRPr="009440C5">
        <w:t xml:space="preserve">, and it results in the distribution of 117.552.926 material points in a structured grid of 45.924.000 elements. There are 89.471.948 material points in the non-sensitive clay and 28.080.978 material points in the </w:t>
      </w:r>
      <w:r w:rsidR="0083192F">
        <w:t>quick</w:t>
      </w:r>
      <w:r w:rsidRPr="009440C5">
        <w:t xml:space="preserve"> clay. </w:t>
      </w:r>
    </w:p>
    <w:p w14:paraId="5314C30B" w14:textId="77777777" w:rsidR="00D96888" w:rsidRDefault="002056AD" w:rsidP="00951A86">
      <w:pPr>
        <w:jc w:val="center"/>
      </w:pPr>
      <w:r>
        <w:rPr>
          <w:noProof/>
        </w:rPr>
        <w:lastRenderedPageBreak/>
        <w:drawing>
          <wp:inline distT="0" distB="0" distL="0" distR="0" wp14:anchorId="779901BC" wp14:editId="568E8E60">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4927388" cy="3657600"/>
                    </a:xfrm>
                    <a:prstGeom prst="rect">
                      <a:avLst/>
                    </a:prstGeom>
                  </pic:spPr>
                </pic:pic>
              </a:graphicData>
            </a:graphic>
          </wp:inline>
        </w:drawing>
      </w:r>
    </w:p>
    <w:p w14:paraId="5E8B514A" w14:textId="3603B4A1" w:rsidR="00D96888" w:rsidRPr="004B1773" w:rsidRDefault="00D96888" w:rsidP="00D96888">
      <w:pPr>
        <w:pStyle w:val="Caption"/>
      </w:pPr>
      <w:bookmarkStart w:id="138" w:name="_Ref120530250"/>
      <w:r w:rsidRPr="004B1773">
        <w:t xml:space="preserve">Figure </w:t>
      </w:r>
      <w:r>
        <w:fldChar w:fldCharType="begin"/>
      </w:r>
      <w:r w:rsidRPr="004B1773">
        <w:instrText xml:space="preserve"> SEQ Figure \* ARABIC </w:instrText>
      </w:r>
      <w:r>
        <w:fldChar w:fldCharType="separate"/>
      </w:r>
      <w:r w:rsidR="007E118A">
        <w:rPr>
          <w:noProof/>
        </w:rPr>
        <w:t>6</w:t>
      </w:r>
      <w:r>
        <w:rPr>
          <w:noProof/>
        </w:rPr>
        <w:fldChar w:fldCharType="end"/>
      </w:r>
      <w:bookmarkEnd w:id="138"/>
      <w:r w:rsidRPr="004B1773">
        <w:t xml:space="preserve"> Terrain </w:t>
      </w:r>
      <w:r w:rsidR="008A38B6" w:rsidRPr="004B1773">
        <w:t>model</w:t>
      </w:r>
      <w:r w:rsidR="004B1773" w:rsidRPr="004B1773">
        <w:t xml:space="preserve"> in L</w:t>
      </w:r>
      <w:r w:rsidR="004B1773">
        <w:t>eapFrog</w:t>
      </w:r>
      <w:r w:rsidR="009753A5">
        <w:t xml:space="preserve"> </w:t>
      </w:r>
      <w:r w:rsidR="00B2785F">
        <w:fldChar w:fldCharType="begin"/>
      </w:r>
      <w:r w:rsidR="00B2785F">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B2785F">
        <w:fldChar w:fldCharType="separate"/>
      </w:r>
      <w:r w:rsidR="00B2785F">
        <w:rPr>
          <w:noProof/>
        </w:rPr>
        <w:t>(Multiconsult, 2021a-b)</w:t>
      </w:r>
      <w:r w:rsidR="00B2785F">
        <w:fldChar w:fldCharType="end"/>
      </w:r>
    </w:p>
    <w:p w14:paraId="5FBC40E9" w14:textId="29AF94EF" w:rsidR="00B44F8D" w:rsidRDefault="004053BC" w:rsidP="00AD55AA">
      <w:pPr>
        <w:jc w:val="right"/>
      </w:pPr>
      <w:r>
        <w:rPr>
          <w:noProof/>
        </w:rPr>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4191C024" w:rsidR="000F4B47" w:rsidRDefault="000F4B47" w:rsidP="000F4B47">
      <w:pPr>
        <w:pStyle w:val="Caption"/>
      </w:pPr>
      <w:bookmarkStart w:id="139" w:name="_Ref120698980"/>
      <w:r w:rsidRPr="009440C5">
        <w:t xml:space="preserve">Figure </w:t>
      </w:r>
      <w:fldSimple w:instr=" SEQ Figure \* ARABIC ">
        <w:r w:rsidR="007E118A">
          <w:rPr>
            <w:noProof/>
          </w:rPr>
          <w:t>7</w:t>
        </w:r>
      </w:fldSimple>
      <w:bookmarkEnd w:id="139"/>
      <w:r w:rsidRPr="009440C5">
        <w:t xml:space="preserve"> Terrain </w:t>
      </w:r>
      <w:r w:rsidR="00A04B7F">
        <w:t xml:space="preserve">elevation </w:t>
      </w:r>
      <w:r w:rsidR="004B1773">
        <w:t>in numerical model</w:t>
      </w:r>
    </w:p>
    <w:p w14:paraId="2B463F61" w14:textId="1B6F5028" w:rsidR="00C87012" w:rsidRDefault="00C87012" w:rsidP="00AD55AA">
      <w:r>
        <w:rPr>
          <w:noProof/>
        </w:rPr>
        <w:lastRenderedPageBreak/>
        <w:drawing>
          <wp:inline distT="0" distB="0" distL="0" distR="0" wp14:anchorId="13C0664E" wp14:editId="5C169AA5">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2"/>
                    <a:stretch>
                      <a:fillRect/>
                    </a:stretch>
                  </pic:blipFill>
                  <pic:spPr>
                    <a:xfrm>
                      <a:off x="0" y="0"/>
                      <a:ext cx="5412049" cy="3657600"/>
                    </a:xfrm>
                    <a:prstGeom prst="rect">
                      <a:avLst/>
                    </a:prstGeom>
                  </pic:spPr>
                </pic:pic>
              </a:graphicData>
            </a:graphic>
          </wp:inline>
        </w:drawing>
      </w:r>
    </w:p>
    <w:p w14:paraId="2457033F" w14:textId="429EED0F" w:rsidR="000F4B47" w:rsidRDefault="000F4B47" w:rsidP="000F4B47">
      <w:pPr>
        <w:pStyle w:val="Caption"/>
      </w:pPr>
      <w:bookmarkStart w:id="140" w:name="_Ref120698894"/>
      <w:r w:rsidRPr="009440C5">
        <w:t xml:space="preserve">Figure </w:t>
      </w:r>
      <w:fldSimple w:instr=" SEQ Figure \* ARABIC ">
        <w:r w:rsidR="007E118A">
          <w:rPr>
            <w:noProof/>
          </w:rPr>
          <w:t>8</w:t>
        </w:r>
      </w:fldSimple>
      <w:bookmarkEnd w:id="140"/>
      <w:r w:rsidRPr="009440C5">
        <w:t xml:space="preserve"> </w:t>
      </w:r>
      <w:r w:rsidR="00A04B7F">
        <w:t xml:space="preserve">Bedrock </w:t>
      </w:r>
      <w:ins w:id="141" w:author="Quoc Anh Tran" w:date="2023-07-19T15:28:00Z">
        <w:r w:rsidR="00516E63">
          <w:t xml:space="preserve">(gray) </w:t>
        </w:r>
      </w:ins>
      <w:r w:rsidR="00A04B7F">
        <w:t xml:space="preserve">and </w:t>
      </w:r>
      <w:r w:rsidR="0083192F">
        <w:t>quick</w:t>
      </w:r>
      <w:r w:rsidR="00A04B7F">
        <w:t xml:space="preserve"> clay</w:t>
      </w:r>
      <w:r w:rsidR="005353B1">
        <w:t xml:space="preserve"> (red)</w:t>
      </w:r>
      <w:r w:rsidR="00A04B7F">
        <w:t xml:space="preserve"> </w:t>
      </w:r>
      <w:del w:id="142" w:author="Quoc Anh Tran" w:date="2023-07-19T15:29:00Z">
        <w:r w:rsidR="00A04B7F" w:rsidDel="00516E63">
          <w:delText xml:space="preserve">model </w:delText>
        </w:r>
      </w:del>
      <w:ins w:id="143" w:author="Quoc Anh Tran" w:date="2023-07-19T15:29:00Z">
        <w:r w:rsidR="00516E63">
          <w:t xml:space="preserve">layer </w:t>
        </w:r>
      </w:ins>
      <w:r w:rsidR="00A04B7F">
        <w:t>in LeapFrog</w:t>
      </w:r>
      <w:r w:rsidR="00E60E18">
        <w:t xml:space="preserve"> </w:t>
      </w:r>
      <w:r w:rsidR="00E60E18">
        <w:fldChar w:fldCharType="begin"/>
      </w:r>
      <w:r w:rsidR="00E60E18">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60E18">
        <w:fldChar w:fldCharType="separate"/>
      </w:r>
      <w:r w:rsidR="00E60E18">
        <w:rPr>
          <w:noProof/>
        </w:rPr>
        <w:t>(Multiconsult, 2021a-b)</w:t>
      </w:r>
      <w:r w:rsidR="00E60E18">
        <w:fldChar w:fldCharType="end"/>
      </w:r>
    </w:p>
    <w:p w14:paraId="416EE85F" w14:textId="5A7D44FD" w:rsidR="003F5E7A" w:rsidRDefault="00571B15" w:rsidP="00AD55AA">
      <w:pPr>
        <w:jc w:val="right"/>
      </w:pPr>
      <w:r>
        <w:rPr>
          <w:noProof/>
        </w:rPr>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24031A0C" w:rsidR="000F4B47" w:rsidRDefault="000F4B47" w:rsidP="000F4B47">
      <w:pPr>
        <w:pStyle w:val="Caption"/>
      </w:pPr>
      <w:bookmarkStart w:id="144" w:name="_Ref120698989"/>
      <w:r w:rsidRPr="009440C5">
        <w:t xml:space="preserve">Figure </w:t>
      </w:r>
      <w:fldSimple w:instr=" SEQ Figure \* ARABIC ">
        <w:r w:rsidR="007E118A">
          <w:rPr>
            <w:noProof/>
          </w:rPr>
          <w:t>9</w:t>
        </w:r>
      </w:fldSimple>
      <w:bookmarkEnd w:id="144"/>
      <w:r w:rsidRPr="009440C5">
        <w:t xml:space="preserve"> </w:t>
      </w:r>
      <w:r w:rsidR="00A04B7F">
        <w:t>Bedrock</w:t>
      </w:r>
      <w:r w:rsidR="00A04B7F" w:rsidRPr="009440C5">
        <w:t xml:space="preserve"> </w:t>
      </w:r>
      <w:r w:rsidR="00A04B7F">
        <w:t>elevation in numerical model</w:t>
      </w:r>
    </w:p>
    <w:p w14:paraId="12CC7368" w14:textId="77777777" w:rsidR="000F4B47" w:rsidRPr="009440C5" w:rsidRDefault="000F4B47" w:rsidP="00946B54">
      <w:pPr>
        <w:jc w:val="center"/>
      </w:pPr>
    </w:p>
    <w:p w14:paraId="34B6DDF3" w14:textId="7058D2D6" w:rsidR="006444CE" w:rsidRDefault="00571B15" w:rsidP="00AD55AA">
      <w:pPr>
        <w:rPr>
          <w:b/>
          <w:sz w:val="40"/>
          <w:szCs w:val="40"/>
        </w:rPr>
      </w:pPr>
      <w:r>
        <w:rPr>
          <w:noProof/>
        </w:rPr>
        <w:lastRenderedPageBreak/>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1A291F89" w:rsidR="006444CE" w:rsidRPr="009440C5" w:rsidRDefault="006444CE" w:rsidP="006444CE">
      <w:pPr>
        <w:pStyle w:val="Caption"/>
        <w:rPr>
          <w:sz w:val="18"/>
        </w:rPr>
      </w:pPr>
      <w:bookmarkStart w:id="145" w:name="_Ref120530252"/>
      <w:r w:rsidRPr="009440C5">
        <w:t xml:space="preserve">Figure </w:t>
      </w:r>
      <w:fldSimple w:instr=" SEQ Figure \* ARABIC ">
        <w:r w:rsidR="007E118A">
          <w:rPr>
            <w:noProof/>
          </w:rPr>
          <w:t>10</w:t>
        </w:r>
      </w:fldSimple>
      <w:bookmarkEnd w:id="145"/>
      <w:r w:rsidRPr="009440C5">
        <w:t xml:space="preserve"> </w:t>
      </w:r>
      <w:r w:rsidR="0083192F">
        <w:t>Quick</w:t>
      </w:r>
      <w:r w:rsidRPr="009440C5">
        <w:t xml:space="preserve"> clay </w:t>
      </w:r>
      <w:r w:rsidR="00A04B7F">
        <w:t>elevation in numerical model</w:t>
      </w:r>
    </w:p>
    <w:p w14:paraId="5404FBF7" w14:textId="0B37CE2A" w:rsidR="00F8387C" w:rsidRDefault="00F8387C" w:rsidP="00F8387C">
      <w:pPr>
        <w:pStyle w:val="Heading1"/>
      </w:pPr>
      <w:commentRangeStart w:id="146"/>
      <w:r w:rsidRPr="009440C5">
        <w:t>Assigning 3D soil properties for material points from CPTUs</w:t>
      </w:r>
      <w:commentRangeEnd w:id="146"/>
      <w:r w:rsidR="004C0CD6">
        <w:rPr>
          <w:rStyle w:val="CommentReference"/>
          <w:rFonts w:eastAsiaTheme="minorHAnsi" w:cstheme="minorBidi"/>
          <w:b w:val="0"/>
        </w:rPr>
        <w:commentReference w:id="146"/>
      </w:r>
    </w:p>
    <w:p w14:paraId="76ECCFC9" w14:textId="73B3AAFD" w:rsidR="00FD2F77" w:rsidRPr="00FD2F77" w:rsidDel="004C0CD6" w:rsidRDefault="00FD2F77" w:rsidP="00FD2F77">
      <w:pPr>
        <w:rPr>
          <w:del w:id="147" w:author="Quoc Anh Tran" w:date="2023-07-19T14:32:00Z"/>
        </w:rPr>
      </w:pPr>
      <w:del w:id="148" w:author="Quoc Anh Tran" w:date="2023-07-19T14:32:00Z">
        <w:r w:rsidDel="004C0CD6">
          <w:delText>(Code implemented by Ivan</w:delText>
        </w:r>
        <w:r w:rsidRPr="00FD2F77" w:rsidDel="004C0CD6">
          <w:delText xml:space="preserve"> and analyzed by Agnete</w:delText>
        </w:r>
        <w:r w:rsidR="00127A67" w:rsidDel="004C0CD6">
          <w:delText xml:space="preserve">, </w:delText>
        </w:r>
        <w:r w:rsidR="00F1564E" w:rsidDel="004C0CD6">
          <w:delText xml:space="preserve">manuscript </w:delText>
        </w:r>
        <w:r w:rsidR="00127A67" w:rsidDel="004C0CD6">
          <w:delText>written by Ivan</w:delText>
        </w:r>
        <w:r w:rsidDel="004C0CD6">
          <w:delText>)</w:delText>
        </w:r>
      </w:del>
    </w:p>
    <w:p w14:paraId="114E6671" w14:textId="5274559B" w:rsidR="005D5492" w:rsidRPr="009440C5" w:rsidRDefault="005D5492" w:rsidP="00414D9C">
      <w:pPr>
        <w:spacing w:after="0" w:line="240" w:lineRule="auto"/>
        <w:jc w:val="center"/>
      </w:pPr>
      <w:r w:rsidRPr="009440C5">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5"/>
                    <a:stretch>
                      <a:fillRect/>
                    </a:stretch>
                  </pic:blipFill>
                  <pic:spPr>
                    <a:xfrm>
                      <a:off x="0" y="0"/>
                      <a:ext cx="4571044" cy="4114800"/>
                    </a:xfrm>
                    <a:prstGeom prst="rect">
                      <a:avLst/>
                    </a:prstGeom>
                  </pic:spPr>
                </pic:pic>
              </a:graphicData>
            </a:graphic>
          </wp:inline>
        </w:drawing>
      </w:r>
    </w:p>
    <w:p w14:paraId="7B04E5E8" w14:textId="56CCB1F0" w:rsidR="009A6532" w:rsidRPr="009440C5" w:rsidRDefault="009A6532" w:rsidP="009A6532">
      <w:pPr>
        <w:pStyle w:val="Caption"/>
      </w:pPr>
      <w:r w:rsidRPr="009440C5">
        <w:lastRenderedPageBreak/>
        <w:t xml:space="preserve">Figure </w:t>
      </w:r>
      <w:fldSimple w:instr=" SEQ Figure \* ARABIC ">
        <w:r w:rsidR="007E118A">
          <w:rPr>
            <w:noProof/>
          </w:rPr>
          <w:t>11</w:t>
        </w:r>
      </w:fldSimple>
      <w:r w:rsidRPr="009440C5">
        <w:t xml:space="preserve"> Location of CPTU boreholes</w:t>
      </w:r>
    </w:p>
    <w:p w14:paraId="28698605" w14:textId="602898FA"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Shear strength values are interpolated across the model domain from 33 interpreted boreholes at the site. The shear strength values in the boreholes are interpreted from available CPTu profiles and laboratory tests </w:t>
      </w:r>
      <w:r w:rsidR="00F8387C" w:rsidRPr="009440C5">
        <w:fldChar w:fldCharType="begin"/>
      </w:r>
      <w:r w:rsidR="00B2785F">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440C5">
        <w:fldChar w:fldCharType="separate"/>
      </w:r>
      <w:r w:rsidR="00B2785F">
        <w:rPr>
          <w:noProof/>
        </w:rPr>
        <w:t>(Multiconsult, 2021a-a)</w:t>
      </w:r>
      <w:r w:rsidR="00F8387C" w:rsidRPr="009440C5">
        <w:fldChar w:fldCharType="end"/>
      </w:r>
      <w:r w:rsidR="00F8387C" w:rsidRPr="009440C5">
        <w:t xml:space="preserve"> </w:t>
      </w:r>
      <w:r w:rsidRPr="009440C5">
        <w:t>and reduced to linear profiles along the depth for improved interpretability. Prior to implementing interpolation</w:t>
      </w:r>
      <w:r w:rsidR="00F56980" w:rsidRPr="009440C5">
        <w:t>,</w:t>
      </w:r>
      <w:r w:rsidRPr="009440C5">
        <w:t xml:space="preserve"> each borehole was discretized into 200 points along the vertical axis</w:t>
      </w:r>
      <w:r w:rsidR="00F56980" w:rsidRPr="009440C5">
        <w:t>. T</w:t>
      </w:r>
      <w:r w:rsidRPr="009440C5">
        <w:t xml:space="preserve">he values of </w:t>
      </w:r>
      <w:r w:rsidR="003D48F5" w:rsidRPr="009440C5">
        <w:t xml:space="preserve">the </w:t>
      </w:r>
      <w:r w:rsidRPr="009440C5">
        <w:t xml:space="preserve">undrained shear strength were interpolated at these points along the boreholes. </w:t>
      </w:r>
    </w:p>
    <w:p w14:paraId="73472DA7" w14:textId="5FFA0968"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The interpolation of undrained shear strength values from the borehole locations to the rest of the domain was conducted with a Radial Basis Function (RBF) approximation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d</m:t>
            </m:r>
          </m:e>
        </m:d>
        <m:r>
          <w:rPr>
            <w:rFonts w:ascii="Cambria Math" w:hAnsi="Cambria Math"/>
          </w:rPr>
          <m:t>;</m:t>
        </m:r>
        <m:r>
          <m:rPr>
            <m:sty m:val="bi"/>
          </m:rPr>
          <w:rPr>
            <w:rFonts w:ascii="Cambria Math" w:hAnsi="Cambria Math"/>
          </w:rPr>
          <m:t>d</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y,z</m:t>
                </m:r>
              </m:e>
            </m:d>
          </m:e>
          <m:sup>
            <m:r>
              <w:rPr>
                <w:rFonts w:ascii="Cambria Math" w:hAnsi="Cambria Math"/>
              </w:rPr>
              <m:t>T</m:t>
            </m:r>
          </m:sup>
        </m:sSup>
      </m:oMath>
      <w:r w:rsidRPr="009440C5">
        <w:t xml:space="preserve"> be a real-valued function in the three spatial dimensions that we wish to approximate with RBF. An RBF approximation to </w:t>
      </w:r>
      <m:oMath>
        <m:r>
          <w:rPr>
            <w:rFonts w:ascii="Cambria Math" w:hAnsi="Cambria Math"/>
          </w:rPr>
          <m:t>f</m:t>
        </m:r>
        <m:d>
          <m:dPr>
            <m:ctrlPr>
              <w:rPr>
                <w:rFonts w:ascii="Cambria Math" w:hAnsi="Cambria Math"/>
                <w:i/>
              </w:rPr>
            </m:ctrlPr>
          </m:dPr>
          <m:e>
            <m:r>
              <m:rPr>
                <m:sty m:val="bi"/>
              </m:rPr>
              <w:rPr>
                <w:rFonts w:ascii="Cambria Math" w:hAnsi="Cambria Math"/>
              </w:rPr>
              <m:t>d</m:t>
            </m:r>
          </m:e>
        </m:d>
      </m:oMath>
      <w:r w:rsidRPr="009440C5">
        <w:t xml:space="preserve"> is a function s that takes the form </w:t>
      </w:r>
      <w:r w:rsidR="006B7323" w:rsidRPr="009440C5">
        <w:rPr>
          <w:rFonts w:eastAsiaTheme="minorEastAsia"/>
        </w:rPr>
        <w:fldChar w:fldCharType="begin"/>
      </w:r>
      <w:r w:rsidR="006B7323"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440C5">
        <w:rPr>
          <w:rFonts w:eastAsiaTheme="minorEastAsia"/>
        </w:rPr>
        <w:fldChar w:fldCharType="separate"/>
      </w:r>
      <w:r w:rsidR="006B7323" w:rsidRPr="009440C5">
        <w:rPr>
          <w:rFonts w:eastAsiaTheme="minorEastAsia"/>
          <w:noProof/>
        </w:rPr>
        <w:t>(Rippa, 1999)</w:t>
      </w:r>
      <w:r w:rsidR="006B7323" w:rsidRPr="009440C5">
        <w:rPr>
          <w:rFonts w:eastAsiaTheme="minorEastAsia"/>
        </w:rPr>
        <w:fldChar w:fldCharType="end"/>
      </w:r>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440C5" w14:paraId="240EB66F" w14:textId="77777777" w:rsidTr="00C73C92">
        <w:tc>
          <w:tcPr>
            <w:tcW w:w="4216" w:type="pct"/>
            <w:vAlign w:val="center"/>
          </w:tcPr>
          <w:p w14:paraId="289B2339" w14:textId="3A1A09DA" w:rsidR="001F7BC3" w:rsidRPr="009440C5" w:rsidRDefault="006368A8" w:rsidP="00513947">
            <w:pPr>
              <w:jc w:val="center"/>
              <w:rPr>
                <w:rFonts w:cs="Times New Roman"/>
              </w:rPr>
            </w:pPr>
            <m:oMathPara>
              <m:oMathParaPr>
                <m:jc m:val="center"/>
              </m:oMathParaPr>
              <m:oMath>
                <m:r>
                  <w:rPr>
                    <w:rFonts w:ascii="Cambria Math" w:hAnsi="Cambria Math"/>
                  </w:rPr>
                  <m:t>s</m:t>
                </m:r>
                <m:d>
                  <m:dPr>
                    <m:ctrlPr>
                      <w:rPr>
                        <w:rFonts w:ascii="Cambria Math" w:hAnsi="Cambria Math"/>
                        <w:i/>
                      </w:rPr>
                    </m:ctrlPr>
                  </m:dPr>
                  <m:e>
                    <m:r>
                      <m:rPr>
                        <m:sty m:val="bi"/>
                      </m:rP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r>
                          <m:rPr>
                            <m:sty m:val="bi"/>
                          </m:rP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e>
                </m:d>
              </m:oMath>
            </m:oMathPara>
          </w:p>
        </w:tc>
        <w:tc>
          <w:tcPr>
            <w:tcW w:w="784" w:type="pct"/>
            <w:vAlign w:val="center"/>
          </w:tcPr>
          <w:p w14:paraId="62A30BF6" w14:textId="1822A3AD" w:rsidR="001F7BC3" w:rsidRPr="009440C5" w:rsidRDefault="001F7BC3" w:rsidP="00513947">
            <w:pPr>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1</w:t>
            </w:r>
            <w:r w:rsidRPr="009440C5">
              <w:rPr>
                <w:rFonts w:cs="Times New Roman"/>
              </w:rPr>
              <w:fldChar w:fldCharType="end"/>
            </w:r>
            <w:r w:rsidRPr="009440C5">
              <w:rPr>
                <w:rFonts w:cs="Times New Roman"/>
              </w:rPr>
              <w:t>)</w:t>
            </w:r>
          </w:p>
        </w:tc>
      </w:tr>
    </w:tbl>
    <w:p w14:paraId="3D994FCC" w14:textId="3DB95C31" w:rsidR="008D0A80" w:rsidRPr="009440C5" w:rsidRDefault="008D0A80" w:rsidP="00E22169">
      <w:pPr>
        <w:suppressAutoHyphens/>
        <w:overflowPunct w:val="0"/>
        <w:autoSpaceDE w:val="0"/>
        <w:autoSpaceDN w:val="0"/>
        <w:adjustRightInd w:val="0"/>
        <w:spacing w:after="0" w:line="480" w:lineRule="auto"/>
        <w:textAlignment w:val="baseline"/>
        <w:rPr>
          <w:rFonts w:eastAsiaTheme="minorEastAsia"/>
        </w:rPr>
      </w:pPr>
      <w:r w:rsidRPr="009440C5">
        <w:t xml:space="preserve">where </w:t>
      </w:r>
      <m:oMath>
        <m:r>
          <w:rPr>
            <w:rFonts w:ascii="Cambria Math" w:hAnsi="Cambria Math"/>
          </w:rPr>
          <m:t>φ</m:t>
        </m:r>
      </m:oMath>
      <w:r w:rsidRPr="009440C5">
        <w:rPr>
          <w:rFonts w:eastAsiaTheme="minorEastAsia"/>
        </w:rPr>
        <w:t xml:space="preserve"> is a fixed real-valued radial basis function and </w:t>
      </w:r>
      <m:oMath>
        <m:d>
          <m:dPr>
            <m:begChr m:val="‖"/>
            <m:endChr m:val="‖"/>
            <m:ctrlPr>
              <w:rPr>
                <w:rFonts w:ascii="Cambria Math" w:eastAsiaTheme="minorEastAsia" w:hAnsi="Cambria Math"/>
                <w:i/>
              </w:rPr>
            </m:ctrlPr>
          </m:dPr>
          <m:e>
            <m:r>
              <w:rPr>
                <w:rFonts w:ascii="Cambria Math" w:eastAsiaTheme="minorEastAsia" w:hAnsi="Cambria Math"/>
              </w:rPr>
              <m:t xml:space="preserve"> ∙ </m:t>
            </m:r>
          </m:e>
        </m:d>
      </m:oMath>
      <w:r w:rsidRPr="009440C5">
        <w:rPr>
          <w:rFonts w:eastAsiaTheme="minorEastAsia"/>
        </w:rPr>
        <w:t xml:space="preserve"> denotes the Euclidean norm. The point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re called the centers of the RBF approximation </w:t>
      </w:r>
      <w:r w:rsidRPr="009440C5">
        <w:rPr>
          <w:rFonts w:eastAsiaTheme="minorEastAsia"/>
        </w:rPr>
        <w:fldChar w:fldCharType="begin"/>
      </w:r>
      <w:r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440C5">
        <w:rPr>
          <w:rFonts w:eastAsiaTheme="minorEastAsia"/>
        </w:rPr>
        <w:fldChar w:fldCharType="separate"/>
      </w:r>
      <w:r w:rsidRPr="009440C5">
        <w:rPr>
          <w:rFonts w:eastAsiaTheme="minorEastAsia"/>
          <w:noProof/>
        </w:rPr>
        <w:t>(Rippa, 1999)</w:t>
      </w:r>
      <w:r w:rsidRPr="009440C5">
        <w:rPr>
          <w:rFonts w:eastAsiaTheme="minorEastAsia"/>
        </w:rPr>
        <w:fldChar w:fldCharType="end"/>
      </w:r>
      <w:r w:rsidRPr="009440C5">
        <w:rPr>
          <w:rFonts w:eastAsiaTheme="minorEastAsia"/>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rPr>
          <w:rFonts w:eastAsiaTheme="minorEastAsia"/>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rPr>
          <m:t>n</m:t>
        </m:r>
      </m:oMath>
      <w:r w:rsidRPr="009440C5">
        <w:rPr>
          <w:rFonts w:eastAsiaTheme="minorEastAsia"/>
        </w:rPr>
        <w:t xml:space="preserve"> location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nd a vector of observations </w:t>
      </w:r>
      <m:oMath>
        <m:r>
          <m:rPr>
            <m:sty m:val="bi"/>
          </m:rPr>
          <w:rPr>
            <w:rFonts w:ascii="Cambria Math" w:eastAsiaTheme="minorEastAsia" w:hAnsi="Cambria Math"/>
          </w:rPr>
          <m:t>f</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e>
          <m:sup>
            <m:r>
              <w:rPr>
                <w:rFonts w:ascii="Cambria Math" w:eastAsiaTheme="minorEastAsia" w:hAnsi="Cambria Math"/>
              </w:rPr>
              <m:t>T</m:t>
            </m:r>
          </m:sup>
        </m:sSup>
      </m:oMath>
      <w:r w:rsidRPr="009440C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oMath>
      <w:r w:rsidRPr="009440C5">
        <w:rPr>
          <w:rFonts w:eastAsiaTheme="minorEastAsia"/>
        </w:rPr>
        <w:t xml:space="preserve">, we aim to find a func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d</m:t>
            </m:r>
          </m:e>
        </m:d>
      </m:oMath>
      <w:r w:rsidRPr="009440C5">
        <w:rPr>
          <w:rFonts w:eastAsiaTheme="minorEastAsia"/>
        </w:rPr>
        <w:t xml:space="preserve"> of the form in Eq. 1 that interpolates the observations such that </w:t>
      </w:r>
      <w:r w:rsidR="006B7678" w:rsidRPr="009440C5">
        <w:rPr>
          <w:rFonts w:eastAsiaTheme="minorEastAsia"/>
        </w:rPr>
        <w:fldChar w:fldCharType="begin"/>
      </w:r>
      <w:r w:rsidR="006B7678"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440C5">
        <w:rPr>
          <w:rFonts w:eastAsiaTheme="minorEastAsia"/>
        </w:rPr>
        <w:fldChar w:fldCharType="separate"/>
      </w:r>
      <w:r w:rsidR="006B7678" w:rsidRPr="009440C5">
        <w:rPr>
          <w:rFonts w:eastAsiaTheme="minorEastAsia"/>
          <w:noProof/>
        </w:rPr>
        <w:t>(Rippa, 1999)</w:t>
      </w:r>
      <w:r w:rsidR="006B7678" w:rsidRPr="009440C5">
        <w:rPr>
          <w:rFonts w:eastAsiaTheme="minorEastAsia"/>
        </w:rPr>
        <w:fldChar w:fldCharType="end"/>
      </w:r>
      <w:r w:rsidRPr="009440C5">
        <w:rPr>
          <w:rFonts w:eastAsiaTheme="minorEastAsia"/>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440C5" w14:paraId="12933A61" w14:textId="77777777" w:rsidTr="00C73C92">
        <w:tc>
          <w:tcPr>
            <w:tcW w:w="4216" w:type="pct"/>
            <w:vAlign w:val="center"/>
          </w:tcPr>
          <w:p w14:paraId="0503A970" w14:textId="4E5ADDEC" w:rsidR="006368A8" w:rsidRPr="009440C5" w:rsidRDefault="00F5791D" w:rsidP="00513947">
            <w:pPr>
              <w:jc w:val="center"/>
              <w:rPr>
                <w:rFonts w:cs="Times New Roman"/>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i=1,…,n</m:t>
              </m:r>
            </m:oMath>
            <w:r w:rsidRPr="009440C5">
              <w:rPr>
                <w:rFonts w:eastAsiaTheme="minorEastAsia"/>
              </w:rPr>
              <w:t xml:space="preserve"> </w:t>
            </w:r>
            <w:r w:rsidRPr="009440C5">
              <w:rPr>
                <w:rFonts w:eastAsiaTheme="minorEastAsia"/>
              </w:rPr>
              <w:tab/>
            </w:r>
          </w:p>
        </w:tc>
        <w:tc>
          <w:tcPr>
            <w:tcW w:w="784" w:type="pct"/>
            <w:vAlign w:val="center"/>
          </w:tcPr>
          <w:p w14:paraId="7887F371" w14:textId="7E523669" w:rsidR="006368A8" w:rsidRPr="009440C5" w:rsidRDefault="006368A8"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2</w:t>
            </w:r>
            <w:r w:rsidRPr="009440C5">
              <w:rPr>
                <w:rFonts w:cs="Times New Roman"/>
              </w:rPr>
              <w:fldChar w:fldCharType="end"/>
            </w:r>
            <w:r w:rsidRPr="009440C5">
              <w:rPr>
                <w:rFonts w:cs="Times New Roman"/>
              </w:rPr>
              <w:t>)</w:t>
            </w:r>
          </w:p>
        </w:tc>
      </w:tr>
    </w:tbl>
    <w:p w14:paraId="669CE3B4" w14:textId="711EF2F3" w:rsidR="008D0A80" w:rsidRPr="009440C5" w:rsidRDefault="008D0A80" w:rsidP="00444C80">
      <w:pPr>
        <w:spacing w:before="120"/>
      </w:pPr>
      <w:r w:rsidRPr="009440C5">
        <w:t>Solving the interpolation in Eq. 2 is equivalent to solving a system of linear equations [1]:</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440C5" w14:paraId="22F0B683" w14:textId="77777777" w:rsidTr="00C73C92">
        <w:tc>
          <w:tcPr>
            <w:tcW w:w="4216" w:type="pct"/>
            <w:vAlign w:val="center"/>
          </w:tcPr>
          <w:p w14:paraId="09070CF8" w14:textId="3AFEC1C4" w:rsidR="00444C80" w:rsidRPr="009440C5" w:rsidRDefault="009C4C55" w:rsidP="009C4C55">
            <w:pPr>
              <w:jc w:val="center"/>
              <w:rPr>
                <w:rFonts w:eastAsiaTheme="minorEastAsia"/>
                <w:b/>
                <w:bCs/>
              </w:rPr>
            </w:pPr>
            <m:oMathPara>
              <m:oMath>
                <m:r>
                  <m:rPr>
                    <m:sty m:val="bi"/>
                  </m:rPr>
                  <w:rPr>
                    <w:rFonts w:ascii="Cambria Math" w:hAnsi="Cambria Math"/>
                  </w:rPr>
                  <m:t>Aa</m:t>
                </m:r>
                <m:r>
                  <w:rPr>
                    <w:rFonts w:ascii="Cambria Math" w:hAnsi="Cambria Math"/>
                  </w:rPr>
                  <m:t>=</m:t>
                </m:r>
                <m:r>
                  <m:rPr>
                    <m:sty m:val="bi"/>
                  </m:rPr>
                  <w:rPr>
                    <w:rFonts w:ascii="Cambria Math" w:hAnsi="Cambria Math"/>
                  </w:rPr>
                  <m:t>f</m:t>
                </m:r>
              </m:oMath>
            </m:oMathPara>
          </w:p>
        </w:tc>
        <w:tc>
          <w:tcPr>
            <w:tcW w:w="784" w:type="pct"/>
            <w:vAlign w:val="center"/>
          </w:tcPr>
          <w:p w14:paraId="6E894388" w14:textId="018DC722" w:rsidR="00444C80" w:rsidRPr="009440C5" w:rsidRDefault="00444C80"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3</w:t>
            </w:r>
            <w:r w:rsidRPr="009440C5">
              <w:rPr>
                <w:rFonts w:cs="Times New Roman"/>
              </w:rPr>
              <w:fldChar w:fldCharType="end"/>
            </w:r>
            <w:r w:rsidRPr="009440C5">
              <w:rPr>
                <w:rFonts w:cs="Times New Roman"/>
              </w:rPr>
              <w:t>)</w:t>
            </w:r>
          </w:p>
        </w:tc>
      </w:tr>
    </w:tbl>
    <w:p w14:paraId="23C9E96D" w14:textId="77777777" w:rsidR="008D0A80" w:rsidRPr="009440C5" w:rsidRDefault="008D0A80" w:rsidP="001A4176">
      <w:pPr>
        <w:spacing w:before="120"/>
        <w:rPr>
          <w:rFonts w:eastAsiaTheme="minorEastAsia"/>
        </w:rPr>
      </w:pPr>
      <w:r w:rsidRPr="009440C5">
        <w:rPr>
          <w:rFonts w:eastAsiaTheme="minorEastAsia"/>
        </w:rPr>
        <w:lastRenderedPageBreak/>
        <w:t xml:space="preserve">for the coefficient vector </w:t>
      </w:r>
      <m:oMath>
        <m:r>
          <m:rPr>
            <m:sty m:val="bi"/>
          </m:rPr>
          <w:rPr>
            <w:rFonts w:ascii="Cambria Math" w:eastAsiaTheme="minorEastAsia" w:hAnsi="Cambria Math"/>
          </w:rPr>
          <m:t>a</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sup>
            <m:r>
              <w:rPr>
                <w:rFonts w:ascii="Cambria Math" w:eastAsiaTheme="minorEastAsia" w:hAnsi="Cambria Math"/>
              </w:rPr>
              <m:t>T</m:t>
            </m:r>
          </m:sup>
        </m:sSup>
        <m:r>
          <w:rPr>
            <w:rFonts w:ascii="Cambria Math" w:eastAsiaTheme="minorEastAsia" w:hAnsi="Cambria Math"/>
          </w:rPr>
          <m:t xml:space="preserve">, </m:t>
        </m:r>
      </m:oMath>
      <w:r w:rsidRPr="009440C5">
        <w:rPr>
          <w:rFonts w:eastAsiaTheme="minorEastAsia"/>
        </w:rPr>
        <w:t xml:space="preserve">where </w:t>
      </w:r>
      <m:oMath>
        <m:r>
          <m:rPr>
            <m:sty m:val="bi"/>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b/>
                        <w:bCs/>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j</m:t>
                    </m:r>
                  </m:sub>
                </m:sSub>
              </m:e>
            </m:d>
          </m:e>
        </m:d>
      </m:oMath>
      <w:r w:rsidRPr="009440C5">
        <w:rPr>
          <w:rFonts w:eastAsiaTheme="minorEastAsia"/>
        </w:rPr>
        <w:t>.</w:t>
      </w:r>
    </w:p>
    <w:p w14:paraId="140CC4C8" w14:textId="2894261D" w:rsidR="008D0A80" w:rsidRDefault="00F20AC7" w:rsidP="00E22169">
      <w:pPr>
        <w:suppressAutoHyphens/>
        <w:overflowPunct w:val="0"/>
        <w:autoSpaceDE w:val="0"/>
        <w:autoSpaceDN w:val="0"/>
        <w:adjustRightInd w:val="0"/>
        <w:spacing w:after="0" w:line="480" w:lineRule="auto"/>
        <w:textAlignment w:val="baseline"/>
        <w:rPr>
          <w:rFonts w:eastAsiaTheme="minorEastAsia"/>
        </w:rPr>
      </w:pPr>
      <w:r w:rsidRPr="009440C5">
        <w:rPr>
          <w:rFonts w:eastAsiaTheme="minorEastAsia"/>
        </w:rPr>
        <w:t xml:space="preserve">The linear radial basis function was used for the interpolation of undrained shear strength values </w:t>
      </w:r>
      <w:r w:rsidRPr="009440C5">
        <w:t>after</w:t>
      </w:r>
      <w:r w:rsidRPr="009440C5">
        <w:rPr>
          <w:rFonts w:eastAsiaTheme="minorEastAsia"/>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w:t>
      </w:r>
      <w:del w:id="149" w:author="Quoc Anh Tran" w:date="2023-07-19T14:33:00Z">
        <w:r w:rsidRPr="009440C5" w:rsidDel="004C0CD6">
          <w:rPr>
            <w:rFonts w:eastAsiaTheme="minorEastAsia"/>
          </w:rPr>
          <w:delText>. We were not able to replicate these trends using more advanced radial basis functions</w:delText>
        </w:r>
      </w:del>
      <w:r w:rsidRPr="009440C5">
        <w:rPr>
          <w:rFonts w:eastAsiaTheme="minorEastAsia"/>
        </w:rPr>
        <w:t xml:space="preserve">. In addition, the linear basis function does not require tuning parameters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 xml:space="preserve">. </w:t>
      </w:r>
      <w:r w:rsidRPr="009440C5">
        <w:rPr>
          <w:rFonts w:eastAsiaTheme="minorEastAsia"/>
        </w:rPr>
        <w:t>An RBF interpolation of the undrained shear strength values was implemented using the Python SciPy library</w:t>
      </w:r>
      <w:r w:rsidR="008D0A80" w:rsidRPr="009440C5">
        <w:rPr>
          <w:rFonts w:eastAsiaTheme="minorEastAsia"/>
        </w:rPr>
        <w:t xml:space="preserve">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w:t>
      </w:r>
    </w:p>
    <w:p w14:paraId="007B12B3" w14:textId="6D0BB20A" w:rsidR="00005FD9" w:rsidRPr="009440C5" w:rsidRDefault="00005FD9" w:rsidP="00E22169">
      <w:pPr>
        <w:suppressAutoHyphens/>
        <w:overflowPunct w:val="0"/>
        <w:autoSpaceDE w:val="0"/>
        <w:autoSpaceDN w:val="0"/>
        <w:adjustRightInd w:val="0"/>
        <w:spacing w:after="0" w:line="480" w:lineRule="auto"/>
        <w:textAlignment w:val="baseline"/>
        <w:rPr>
          <w:rFonts w:eastAsiaTheme="minorEastAsia"/>
        </w:rPr>
      </w:pPr>
      <w:r w:rsidRPr="00005FD9">
        <w:rPr>
          <w:rFonts w:eastAsiaTheme="minorEastAsia"/>
        </w:rPr>
        <w:t xml:space="preserve">Using this interpolation technique, we can determine the undrained shear strength of the entire layers, as shown in </w:t>
      </w:r>
      <w:r>
        <w:rPr>
          <w:rFonts w:eastAsiaTheme="minorEastAsia"/>
        </w:rPr>
        <w:fldChar w:fldCharType="begin"/>
      </w:r>
      <w:r>
        <w:rPr>
          <w:rFonts w:eastAsiaTheme="minorEastAsia"/>
        </w:rPr>
        <w:instrText xml:space="preserve"> REF _Ref120700825 \h </w:instrText>
      </w:r>
      <w:r>
        <w:rPr>
          <w:rFonts w:eastAsiaTheme="minorEastAsia"/>
        </w:rPr>
      </w:r>
      <w:r>
        <w:rPr>
          <w:rFonts w:eastAsiaTheme="minorEastAsia"/>
        </w:rPr>
        <w:fldChar w:fldCharType="separate"/>
      </w:r>
      <w:ins w:id="150" w:author="Quoc Anh Tran" w:date="2023-09-28T13:25:00Z">
        <w:r w:rsidR="007E118A" w:rsidRPr="009440C5">
          <w:t xml:space="preserve">Figure </w:t>
        </w:r>
        <w:r w:rsidR="007E118A">
          <w:rPr>
            <w:noProof/>
          </w:rPr>
          <w:t>12</w:t>
        </w:r>
      </w:ins>
      <w:del w:id="151" w:author="Quoc Anh Tran" w:date="2023-09-28T13:25:00Z">
        <w:r w:rsidR="008866CA" w:rsidRPr="009440C5" w:rsidDel="007E118A">
          <w:delText xml:space="preserve">Figure </w:delText>
        </w:r>
        <w:r w:rsidR="008866CA" w:rsidDel="007E118A">
          <w:rPr>
            <w:noProof/>
          </w:rPr>
          <w:delText>12</w:delText>
        </w:r>
      </w:del>
      <w:r>
        <w:rPr>
          <w:rFonts w:eastAsiaTheme="minorEastAsia"/>
        </w:rPr>
        <w:fldChar w:fldCharType="end"/>
      </w:r>
      <w:r>
        <w:rPr>
          <w:rFonts w:eastAsiaTheme="minorEastAsia"/>
        </w:rPr>
        <w:t xml:space="preserve"> </w:t>
      </w:r>
      <w:del w:id="152" w:author="Quoc Anh Tran" w:date="2023-07-19T14:33:00Z">
        <w:r w:rsidR="00A70B20" w:rsidDel="004C0CD6">
          <w:rPr>
            <w:rFonts w:eastAsiaTheme="minorEastAsia"/>
          </w:rPr>
          <w:delText xml:space="preserve">for </w:delText>
        </w:r>
      </w:del>
      <w:ins w:id="153" w:author="Quoc Anh Tran" w:date="2023-07-19T14:33:00Z">
        <w:r w:rsidR="004C0CD6">
          <w:rPr>
            <w:rFonts w:eastAsiaTheme="minorEastAsia"/>
          </w:rPr>
          <w:t xml:space="preserve">at </w:t>
        </w:r>
      </w:ins>
      <w:r w:rsidR="00A70B20">
        <w:rPr>
          <w:rFonts w:eastAsiaTheme="minorEastAsia"/>
        </w:rPr>
        <w:t xml:space="preserve">the ground surface </w:t>
      </w:r>
      <w:r w:rsidRPr="00005FD9">
        <w:rPr>
          <w:rFonts w:eastAsiaTheme="minorEastAsia"/>
        </w:rPr>
        <w:t xml:space="preserve">and </w:t>
      </w:r>
      <w:r>
        <w:rPr>
          <w:rFonts w:eastAsiaTheme="minorEastAsia"/>
        </w:rPr>
        <w:fldChar w:fldCharType="begin"/>
      </w:r>
      <w:r>
        <w:rPr>
          <w:rFonts w:eastAsiaTheme="minorEastAsia"/>
        </w:rPr>
        <w:instrText xml:space="preserve"> REF _Ref120700846 \h </w:instrText>
      </w:r>
      <w:r>
        <w:rPr>
          <w:rFonts w:eastAsiaTheme="minorEastAsia"/>
        </w:rPr>
      </w:r>
      <w:r>
        <w:rPr>
          <w:rFonts w:eastAsiaTheme="minorEastAsia"/>
        </w:rPr>
        <w:fldChar w:fldCharType="separate"/>
      </w:r>
      <w:ins w:id="154" w:author="Quoc Anh Tran" w:date="2023-09-28T13:25:00Z">
        <w:r w:rsidR="007E118A" w:rsidRPr="009440C5">
          <w:t xml:space="preserve">Figure </w:t>
        </w:r>
        <w:r w:rsidR="007E118A">
          <w:rPr>
            <w:noProof/>
          </w:rPr>
          <w:t>13</w:t>
        </w:r>
      </w:ins>
      <w:del w:id="155" w:author="Quoc Anh Tran" w:date="2023-09-28T13:25:00Z">
        <w:r w:rsidR="008866CA" w:rsidRPr="009440C5" w:rsidDel="007E118A">
          <w:delText xml:space="preserve">Figure </w:delText>
        </w:r>
        <w:r w:rsidR="008866CA" w:rsidDel="007E118A">
          <w:rPr>
            <w:noProof/>
          </w:rPr>
          <w:delText>13</w:delText>
        </w:r>
      </w:del>
      <w:r>
        <w:rPr>
          <w:rFonts w:eastAsiaTheme="minorEastAsia"/>
        </w:rPr>
        <w:fldChar w:fldCharType="end"/>
      </w:r>
      <w:r w:rsidR="00A70B20">
        <w:rPr>
          <w:rFonts w:eastAsiaTheme="minorEastAsia"/>
        </w:rPr>
        <w:t xml:space="preserve"> for the quick clay layer</w:t>
      </w:r>
      <w:ins w:id="156" w:author="Quoc Anh Tran" w:date="2023-07-19T14:33:00Z">
        <w:r w:rsidR="004C0CD6">
          <w:rPr>
            <w:rFonts w:eastAsiaTheme="minorEastAsia"/>
          </w:rPr>
          <w:t xml:space="preserve"> at top of the transition to quick clay layer</w:t>
        </w:r>
      </w:ins>
      <w:r w:rsidRPr="00005FD9">
        <w:rPr>
          <w:rFonts w:eastAsiaTheme="minorEastAsia"/>
        </w:rPr>
        <w:t xml:space="preserve">. </w:t>
      </w:r>
      <w:r w:rsidR="00A70B20">
        <w:rPr>
          <w:rFonts w:eastAsiaTheme="minorEastAsia"/>
        </w:rPr>
        <w:t>The u</w:t>
      </w:r>
      <w:r w:rsidRPr="00005FD9">
        <w:rPr>
          <w:rFonts w:eastAsiaTheme="minorEastAsia"/>
        </w:rPr>
        <w:t xml:space="preserve">ndrained shear strength is correlated with </w:t>
      </w:r>
      <w:r w:rsidR="0080024C">
        <w:rPr>
          <w:rFonts w:eastAsiaTheme="minorEastAsia"/>
        </w:rPr>
        <w:t xml:space="preserve">the </w:t>
      </w:r>
      <w:r w:rsidRPr="00005FD9">
        <w:rPr>
          <w:rFonts w:eastAsiaTheme="minorEastAsia"/>
        </w:rPr>
        <w:t xml:space="preserve">elevation such that the deeper the soil layer, the higher the undrained shear strength. </w:t>
      </w:r>
      <w:r w:rsidR="002F3E56">
        <w:rPr>
          <w:rFonts w:eastAsiaTheme="minorEastAsia"/>
        </w:rPr>
        <w:t xml:space="preserve">That is consistent with the </w:t>
      </w:r>
      <w:r w:rsidRPr="00005FD9">
        <w:rPr>
          <w:rFonts w:eastAsiaTheme="minorEastAsia"/>
        </w:rPr>
        <w:t>CPTUs data</w:t>
      </w:r>
      <w:r w:rsidR="002F3E56">
        <w:rPr>
          <w:rFonts w:eastAsiaTheme="minorEastAsia"/>
        </w:rPr>
        <w:t xml:space="preserve"> in which</w:t>
      </w:r>
      <w:r w:rsidRPr="00005FD9">
        <w:rPr>
          <w:rFonts w:eastAsiaTheme="minorEastAsia"/>
        </w:rPr>
        <w:t xml:space="preserve"> the undrained shear strength increases linearly with depth in </w:t>
      </w:r>
      <w:r w:rsidR="0095001F">
        <w:rPr>
          <w:rFonts w:eastAsiaTheme="minorEastAsia"/>
        </w:rPr>
        <w:t xml:space="preserve">the </w:t>
      </w:r>
      <w:r w:rsidRPr="00005FD9">
        <w:rPr>
          <w:rFonts w:eastAsiaTheme="minorEastAsia"/>
        </w:rPr>
        <w:t>normally consolidated clay.</w:t>
      </w:r>
    </w:p>
    <w:p w14:paraId="026A3AF7" w14:textId="277AF0BD" w:rsidR="00494B11" w:rsidRPr="009440C5" w:rsidRDefault="004053BC" w:rsidP="00975B51">
      <w:pPr>
        <w:spacing w:after="0"/>
        <w:jc w:val="center"/>
      </w:pPr>
      <w:r>
        <w:rPr>
          <w:noProof/>
        </w:rPr>
        <w:lastRenderedPageBreak/>
        <w:drawing>
          <wp:inline distT="0" distB="0" distL="0" distR="0" wp14:anchorId="081C09DA" wp14:editId="1ADFD45A">
            <wp:extent cx="5145534"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5534" cy="3657600"/>
                    </a:xfrm>
                    <a:prstGeom prst="rect">
                      <a:avLst/>
                    </a:prstGeom>
                    <a:noFill/>
                    <a:ln>
                      <a:noFill/>
                    </a:ln>
                  </pic:spPr>
                </pic:pic>
              </a:graphicData>
            </a:graphic>
          </wp:inline>
        </w:drawing>
      </w:r>
    </w:p>
    <w:p w14:paraId="27E0BEDF" w14:textId="1B988DD9" w:rsidR="003A4189" w:rsidRPr="009440C5" w:rsidRDefault="003A4189" w:rsidP="009C4FD2">
      <w:pPr>
        <w:pStyle w:val="Caption"/>
      </w:pPr>
      <w:bookmarkStart w:id="157" w:name="_Ref120700825"/>
      <w:r w:rsidRPr="009440C5">
        <w:t xml:space="preserve">Figure </w:t>
      </w:r>
      <w:fldSimple w:instr=" SEQ Figure \* ARABIC ">
        <w:r w:rsidR="007E118A">
          <w:rPr>
            <w:noProof/>
          </w:rPr>
          <w:t>12</w:t>
        </w:r>
      </w:fldSimple>
      <w:bookmarkEnd w:id="157"/>
      <w:r w:rsidRPr="009440C5">
        <w:t xml:space="preserve"> </w:t>
      </w:r>
      <w:r w:rsidR="00E576A3">
        <w:t>The u</w:t>
      </w:r>
      <w:r w:rsidRPr="009440C5">
        <w:t xml:space="preserve">ndrained shear strength </w:t>
      </w:r>
      <w:r w:rsidR="00CD6CDC">
        <w:t>at the ground surface</w:t>
      </w:r>
    </w:p>
    <w:p w14:paraId="19DA3D28" w14:textId="4E6D09DE" w:rsidR="00CE6857" w:rsidRPr="009440C5" w:rsidRDefault="00DB3CDB" w:rsidP="00D67B58">
      <w:pPr>
        <w:jc w:val="center"/>
      </w:pPr>
      <w:r>
        <w:rPr>
          <w:noProof/>
        </w:rPr>
        <w:drawing>
          <wp:inline distT="0" distB="0" distL="0" distR="0" wp14:anchorId="7F11C8A4" wp14:editId="2E690539">
            <wp:extent cx="5175849" cy="36576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75849" cy="3657600"/>
                    </a:xfrm>
                    <a:prstGeom prst="rect">
                      <a:avLst/>
                    </a:prstGeom>
                    <a:noFill/>
                    <a:ln>
                      <a:noFill/>
                    </a:ln>
                  </pic:spPr>
                </pic:pic>
              </a:graphicData>
            </a:graphic>
          </wp:inline>
        </w:drawing>
      </w:r>
    </w:p>
    <w:p w14:paraId="4DB7ADDB" w14:textId="19ADA983" w:rsidR="001858D5" w:rsidRPr="009440C5" w:rsidRDefault="001858D5" w:rsidP="001858D5">
      <w:pPr>
        <w:pStyle w:val="Caption"/>
      </w:pPr>
      <w:bookmarkStart w:id="158" w:name="_Ref120700846"/>
      <w:r w:rsidRPr="009440C5">
        <w:t xml:space="preserve">Figure </w:t>
      </w:r>
      <w:fldSimple w:instr=" SEQ Figure \* ARABIC ">
        <w:r w:rsidR="007E118A">
          <w:rPr>
            <w:noProof/>
          </w:rPr>
          <w:t>13</w:t>
        </w:r>
      </w:fldSimple>
      <w:bookmarkEnd w:id="158"/>
      <w:r w:rsidRPr="009440C5">
        <w:t xml:space="preserve"> </w:t>
      </w:r>
      <w:r w:rsidR="00E576A3">
        <w:t>The u</w:t>
      </w:r>
      <w:r w:rsidRPr="009440C5">
        <w:t>ndrained shear strength of the quick clay layer</w:t>
      </w:r>
    </w:p>
    <w:p w14:paraId="2F857E43" w14:textId="5648C2AA" w:rsidR="00A00D37" w:rsidRDefault="00A00D37" w:rsidP="00E52571">
      <w:pPr>
        <w:pStyle w:val="Heading1"/>
      </w:pPr>
      <w:r w:rsidRPr="009440C5">
        <w:lastRenderedPageBreak/>
        <w:t>Numerical model</w:t>
      </w:r>
    </w:p>
    <w:p w14:paraId="4060D371" w14:textId="33E2B561" w:rsidR="00C607A3" w:rsidRPr="00C607A3" w:rsidRDefault="00B5341C" w:rsidP="00C607A3">
      <w:pPr>
        <w:pStyle w:val="Heading2"/>
      </w:pPr>
      <w:r>
        <w:t>Generalized Interpolation Material Point Method</w:t>
      </w:r>
    </w:p>
    <w:p w14:paraId="431FF55D" w14:textId="5B2A1DA0" w:rsidR="00A00D37" w:rsidRPr="009440C5" w:rsidRDefault="00B977E1" w:rsidP="00E43D88">
      <w:pPr>
        <w:suppressAutoHyphens/>
        <w:overflowPunct w:val="0"/>
        <w:autoSpaceDE w:val="0"/>
        <w:autoSpaceDN w:val="0"/>
        <w:adjustRightInd w:val="0"/>
        <w:spacing w:after="0" w:line="480" w:lineRule="auto"/>
        <w:textAlignment w:val="baseline"/>
      </w:pPr>
      <w:r w:rsidRPr="009440C5">
        <w:t>Material point method</w:t>
      </w:r>
      <w:r w:rsidR="00E43D88" w:rsidRPr="009440C5">
        <w:t xml:space="preserve"> Based on continuum mechanics; the Material Point Method (MPM) is 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00E43D88" w:rsidRPr="009440C5">
        <w:fldChar w:fldCharType="begin"/>
      </w:r>
      <w:r w:rsidR="00E43D88" w:rsidRPr="009440C5">
        <w:instrText xml:space="preserve"> REF _Ref120192738 \h </w:instrText>
      </w:r>
      <w:r w:rsidR="00E43D88" w:rsidRPr="009440C5">
        <w:fldChar w:fldCharType="separate"/>
      </w:r>
      <w:ins w:id="159" w:author="Quoc Anh Tran" w:date="2023-09-28T13:25:00Z">
        <w:r w:rsidR="007E118A" w:rsidRPr="009440C5">
          <w:t xml:space="preserve">Figure </w:t>
        </w:r>
        <w:r w:rsidR="007E118A">
          <w:rPr>
            <w:noProof/>
          </w:rPr>
          <w:t>14</w:t>
        </w:r>
      </w:ins>
      <w:del w:id="160" w:author="Quoc Anh Tran" w:date="2023-09-28T13:25:00Z">
        <w:r w:rsidR="008866CA" w:rsidRPr="009440C5" w:rsidDel="007E118A">
          <w:delText xml:space="preserve">Figure </w:delText>
        </w:r>
        <w:r w:rsidR="008866CA" w:rsidDel="007E118A">
          <w:rPr>
            <w:noProof/>
          </w:rPr>
          <w:delText>14</w:delText>
        </w:r>
      </w:del>
      <w:r w:rsidR="00E43D88" w:rsidRPr="009440C5">
        <w:fldChar w:fldCharType="end"/>
      </w:r>
      <w:r w:rsidR="00E43D88"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roofErr w:type="gramStart"/>
      <w:r w:rsidR="00E43D88" w:rsidRPr="009440C5">
        <w:t>In order to</w:t>
      </w:r>
      <w:proofErr w:type="gramEnd"/>
      <w:r w:rsidR="00E43D88" w:rsidRPr="009440C5">
        <w:t xml:space="preserve"> replicate the numerical simulations in this paper, you can find all the implementations on the open-source platform GitHub.</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8"/>
                    <a:stretch>
                      <a:fillRect/>
                    </a:stretch>
                  </pic:blipFill>
                  <pic:spPr>
                    <a:xfrm>
                      <a:off x="0" y="0"/>
                      <a:ext cx="2555501" cy="2311911"/>
                    </a:xfrm>
                    <a:prstGeom prst="rect">
                      <a:avLst/>
                    </a:prstGeom>
                  </pic:spPr>
                </pic:pic>
              </a:graphicData>
            </a:graphic>
          </wp:inline>
        </w:drawing>
      </w:r>
    </w:p>
    <w:p w14:paraId="4DD61741" w14:textId="67369DDC" w:rsidR="00B977E1" w:rsidRPr="009440C5" w:rsidRDefault="00B977E1" w:rsidP="00B977E1">
      <w:pPr>
        <w:pStyle w:val="Caption"/>
      </w:pPr>
      <w:bookmarkStart w:id="161" w:name="_Ref120192738"/>
      <w:r w:rsidRPr="009440C5">
        <w:t xml:space="preserve">Figure </w:t>
      </w:r>
      <w:fldSimple w:instr=" SEQ Figure \* ARABIC ">
        <w:r w:rsidR="007E118A">
          <w:rPr>
            <w:noProof/>
          </w:rPr>
          <w:t>14</w:t>
        </w:r>
      </w:fldSimple>
      <w:bookmarkEnd w:id="161"/>
      <w:r w:rsidRPr="009440C5">
        <w:t xml:space="preserve"> Material Point Method (MPM) vs Finite Element Method (FEM)</w:t>
      </w:r>
    </w:p>
    <w:p w14:paraId="5F588E24" w14:textId="745B2600" w:rsidR="00290C71" w:rsidRPr="009440C5" w:rsidRDefault="00290C71" w:rsidP="00290C71">
      <w:pPr>
        <w:pStyle w:val="Heading2"/>
      </w:pPr>
      <w:r w:rsidRPr="009440C5">
        <w:t>Constitutive model</w:t>
      </w:r>
    </w:p>
    <w:p w14:paraId="341BCF92" w14:textId="77777777" w:rsidR="00312711" w:rsidRPr="009440C5" w:rsidRDefault="00221C41" w:rsidP="00221C41">
      <w:pPr>
        <w:suppressAutoHyphens/>
        <w:overflowPunct w:val="0"/>
        <w:autoSpaceDE w:val="0"/>
        <w:autoSpaceDN w:val="0"/>
        <w:adjustRightInd w:val="0"/>
        <w:spacing w:after="0" w:line="480" w:lineRule="auto"/>
        <w:textAlignment w:val="baseline"/>
      </w:pPr>
      <w:r w:rsidRPr="009440C5">
        <w:t xml:space="preserve">The paper describes the undrained behavior of clay using an elastoplastic Tresca material model with a non-associated flow rule. There is no plastic volume change during shearing in all simulations in the paper since the dilation angle is assumed to be equal to 0. The shear </w:t>
      </w:r>
      <w:r w:rsidRPr="009440C5">
        <w:lastRenderedPageBreak/>
        <w:t>strength of sensitive clays decreases with an increase in plastic shear strains. As sensitive clay structure degrades, the shear strength begins to decrease after reaching its peak. Due to this assumption, the undrained shear strength degrades with an increase in shear strain</w:t>
      </w:r>
      <w:r w:rsidR="00312711" w:rsidRPr="009440C5">
        <w:t xml:space="preserve"> as:</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8A2650" w:rsidRPr="009440C5" w14:paraId="1BEFBFF9" w14:textId="77777777" w:rsidTr="00C73C92">
        <w:tc>
          <w:tcPr>
            <w:tcW w:w="4216" w:type="pct"/>
            <w:vAlign w:val="center"/>
          </w:tcPr>
          <w:p w14:paraId="4E1D2088" w14:textId="37A005FA" w:rsidR="008A2650" w:rsidRPr="009440C5" w:rsidRDefault="00000000" w:rsidP="008A2650">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4E75E56F" w14:textId="36CF1169" w:rsidR="008A2650" w:rsidRPr="009440C5" w:rsidRDefault="008A2650" w:rsidP="008A2650">
            <w:pPr>
              <w:spacing w:line="259" w:lineRule="auto"/>
              <w:jc w:val="center"/>
              <w:rPr>
                <w:rFonts w:cs="Times New Roman"/>
              </w:rPr>
            </w:pPr>
            <w:bookmarkStart w:id="162" w:name="_Ref121405546"/>
            <w:bookmarkStart w:id="163" w:name="_Ref486536757"/>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4</w:t>
            </w:r>
            <w:r w:rsidRPr="009440C5">
              <w:rPr>
                <w:rFonts w:cs="Times New Roman"/>
              </w:rPr>
              <w:fldChar w:fldCharType="end"/>
            </w:r>
            <w:bookmarkEnd w:id="162"/>
            <w:r w:rsidRPr="009440C5">
              <w:rPr>
                <w:rFonts w:cs="Times New Roman"/>
              </w:rPr>
              <w:t>)</w:t>
            </w:r>
            <w:bookmarkEnd w:id="163"/>
          </w:p>
        </w:tc>
      </w:tr>
    </w:tbl>
    <w:p w14:paraId="72DB88E3" w14:textId="6B1F5C2E" w:rsidR="00C52BC1" w:rsidRPr="009440C5" w:rsidRDefault="00C52BC1" w:rsidP="004E2D7F">
      <w:pPr>
        <w:jc w:val="center"/>
      </w:pPr>
      <w:r w:rsidRPr="009440C5">
        <w:rPr>
          <w:noProof/>
        </w:rPr>
        <w:drawing>
          <wp:inline distT="0" distB="0" distL="0" distR="0" wp14:anchorId="2D204A52" wp14:editId="089CAB4D">
            <wp:extent cx="3148641" cy="2486805"/>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0CDD1AEB" w14:textId="67A8D100" w:rsidR="004E2D7F" w:rsidRPr="009440C5" w:rsidRDefault="004E2D7F" w:rsidP="004E2D7F">
      <w:pPr>
        <w:pStyle w:val="Caption"/>
      </w:pPr>
      <w:r w:rsidRPr="009440C5">
        <w:t xml:space="preserve">Figure </w:t>
      </w:r>
      <w:fldSimple w:instr=" SEQ Figure \* ARABIC ">
        <w:r w:rsidR="007E118A">
          <w:rPr>
            <w:noProof/>
          </w:rPr>
          <w:t>15</w:t>
        </w:r>
      </w:fldSimple>
      <w:r w:rsidRPr="009440C5">
        <w:t xml:space="preserve"> Constitutive model for sensitive clays</w:t>
      </w:r>
    </w:p>
    <w:p w14:paraId="220305F8" w14:textId="57CA8BEE" w:rsidR="001B72B5" w:rsidRPr="009440C5" w:rsidRDefault="001B72B5" w:rsidP="001B72B5">
      <w:pPr>
        <w:suppressAutoHyphens/>
        <w:overflowPunct w:val="0"/>
        <w:autoSpaceDE w:val="0"/>
        <w:autoSpaceDN w:val="0"/>
        <w:adjustRightInd w:val="0"/>
        <w:spacing w:after="0" w:line="480" w:lineRule="auto"/>
        <w:textAlignment w:val="baseline"/>
      </w:pPr>
      <m:oMath>
        <m:r>
          <m:rPr>
            <m:sty m:val="p"/>
          </m:rPr>
          <w:rPr>
            <w:rFonts w:ascii="Cambria Math" w:hAnsi="Cambria Math"/>
          </w:rPr>
          <m:t>where</m:t>
        </m:r>
        <m:r>
          <w:rPr>
            <w:rFonts w:ascii="Cambria Math" w:hAnsi="Cambria Math"/>
          </w:rPr>
          <m:t xml:space="preserve"> </m:t>
        </m:r>
        <w:bookmarkStart w:id="164" w:name="OLE_LINK13"/>
        <w:bookmarkStart w:id="165" w:name="OLE_LINK14"/>
        <w:bookmarkStart w:id="166" w:name="OLE_LINK15"/>
        <m:r>
          <m:rPr>
            <m:sty m:val="p"/>
          </m:rPr>
          <w:rPr>
            <w:rFonts w:ascii="Cambria Math" w:hAnsi="Cambria Math" w:cs="Times New Roman"/>
          </w:rPr>
          <w:sym w:font="Symbol" w:char="F067"/>
        </m:r>
      </m:oMath>
      <w:bookmarkEnd w:id="164"/>
      <w:bookmarkEnd w:id="165"/>
      <w:bookmarkEnd w:id="166"/>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9440C5">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9440C5">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B72B5" w:rsidRPr="009440C5" w14:paraId="625B3309" w14:textId="77777777" w:rsidTr="00C73C92">
        <w:tc>
          <w:tcPr>
            <w:tcW w:w="4216" w:type="pct"/>
            <w:vAlign w:val="center"/>
          </w:tcPr>
          <w:p w14:paraId="6908CE69" w14:textId="6A277ADD" w:rsidR="001B72B5" w:rsidRPr="009440C5" w:rsidRDefault="00000000" w:rsidP="00C73C92">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1E391C0" w14:textId="24134C20" w:rsidR="001B72B5" w:rsidRPr="009440C5" w:rsidRDefault="001B72B5" w:rsidP="00E60A2F">
            <w:pPr>
              <w:spacing w:line="259" w:lineRule="auto"/>
              <w:jc w:val="center"/>
              <w:rPr>
                <w:rFonts w:cs="Times New Roman"/>
              </w:rPr>
            </w:pPr>
            <w:bookmarkStart w:id="167" w:name="_Ref487132283"/>
            <w:bookmarkStart w:id="168" w:name="_Ref48713229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7E118A">
              <w:rPr>
                <w:rFonts w:cs="Times New Roman"/>
                <w:noProof/>
              </w:rPr>
              <w:t>5</w:t>
            </w:r>
            <w:r w:rsidRPr="009440C5">
              <w:rPr>
                <w:rFonts w:cs="Times New Roman"/>
              </w:rPr>
              <w:fldChar w:fldCharType="end"/>
            </w:r>
            <w:bookmarkStart w:id="169" w:name="_Ref487132287"/>
            <w:bookmarkEnd w:id="167"/>
            <w:r w:rsidRPr="009440C5">
              <w:rPr>
                <w:rFonts w:cs="Times New Roman"/>
              </w:rPr>
              <w:t>)</w:t>
            </w:r>
            <w:bookmarkEnd w:id="168"/>
            <w:bookmarkEnd w:id="169"/>
          </w:p>
        </w:tc>
      </w:tr>
    </w:tbl>
    <w:p w14:paraId="3A716876" w14:textId="78747C7C" w:rsidR="00816744" w:rsidRDefault="000C5911" w:rsidP="00816744">
      <w:pPr>
        <w:pStyle w:val="Heading2"/>
      </w:pPr>
      <w:r>
        <w:t>Geotechnical</w:t>
      </w:r>
      <w:r w:rsidR="00816744">
        <w:t xml:space="preserve"> parameters</w:t>
      </w:r>
      <w:r>
        <w:t xml:space="preserve"> </w:t>
      </w:r>
    </w:p>
    <w:p w14:paraId="50BAD7EE" w14:textId="6919A42E" w:rsidR="00831F2B" w:rsidRPr="00262335" w:rsidRDefault="00831F2B" w:rsidP="00831F2B">
      <w:pPr>
        <w:pStyle w:val="Caption"/>
        <w:spacing w:before="240"/>
        <w:jc w:val="left"/>
      </w:pPr>
      <w:bookmarkStart w:id="170"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7E118A">
        <w:rPr>
          <w:noProof/>
        </w:rPr>
        <w:t>1</w:t>
      </w:r>
      <w:r w:rsidRPr="00262335">
        <w:rPr>
          <w:noProof/>
        </w:rPr>
        <w:fldChar w:fldCharType="end"/>
      </w:r>
      <w:bookmarkEnd w:id="170"/>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217"/>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171"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12742755" w:rsidR="00A178D8" w:rsidRPr="00262335" w:rsidRDefault="00A178D8" w:rsidP="00D055EA">
            <w:pPr>
              <w:jc w:val="center"/>
              <w:rPr>
                <w:rFonts w:cs="Times New Roman"/>
              </w:rPr>
            </w:pPr>
            <w:r>
              <w:rPr>
                <w:rFonts w:cs="Times New Roman"/>
              </w:rPr>
              <w:t>C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37A6637B" w:rsidR="00A178D8" w:rsidRPr="00262335" w:rsidRDefault="00AA2BDA" w:rsidP="00D055EA">
            <w:pPr>
              <w:jc w:val="center"/>
              <w:rPr>
                <w:rFonts w:cs="Times New Roman"/>
              </w:rPr>
            </w:pPr>
            <w:r>
              <w:rPr>
                <w:rFonts w:cs="Times New Roman"/>
              </w:rPr>
              <w:t>Q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171"/>
    <w:p w14:paraId="50CFB006" w14:textId="34D1A5F8" w:rsidR="001F054B" w:rsidRDefault="00E31828" w:rsidP="001F054B">
      <w:pPr>
        <w:suppressAutoHyphens/>
        <w:overflowPunct w:val="0"/>
        <w:autoSpaceDE w:val="0"/>
        <w:autoSpaceDN w:val="0"/>
        <w:adjustRightInd w:val="0"/>
        <w:spacing w:before="120" w:after="0" w:line="480" w:lineRule="auto"/>
        <w:textAlignment w:val="baseline"/>
      </w:pPr>
      <w:r w:rsidRPr="00E31828">
        <w:t>The average soil density is 19.5 kN/m3 (Multiconsult, 2021a), and is used for all layers</w:t>
      </w:r>
      <w:r>
        <w:t xml:space="preserve">. </w:t>
      </w:r>
      <w:r w:rsidR="00816C45">
        <w:t>The Young’s modulus is set to be 10 MPa with the Poisson</w:t>
      </w:r>
      <w:r w:rsidR="006C4016">
        <w:t xml:space="preserve">’s ratio of 0.49. Sensitivity analysis showed that elastic parameters have negligible effects on the numerical results. </w:t>
      </w:r>
      <w:r w:rsidR="001F054B">
        <w:t xml:space="preserve">According to NS8015 </w:t>
      </w:r>
      <w:r w:rsidR="001F054B">
        <w:fldChar w:fldCharType="begin"/>
      </w:r>
      <w:r w:rsidR="001F054B">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1F054B">
        <w:fldChar w:fldCharType="separate"/>
      </w:r>
      <w:r w:rsidR="001F054B">
        <w:rPr>
          <w:noProof/>
        </w:rPr>
        <w:t>(Toril Wiig, 2020)</w:t>
      </w:r>
      <w:r w:rsidR="001F054B">
        <w:fldChar w:fldCharType="end"/>
      </w:r>
      <w:r w:rsidR="001F054B">
        <w:t xml:space="preserve">, quick clay has a remolded undrained shear strength of less than </w:t>
      </w:r>
      <w:r w:rsidR="001F054B">
        <w:lastRenderedPageBreak/>
        <w:t>0.5 kPa. Therefore, the quick clay layers were calculated using remoulded undrained shear strengths of 0.5 kPa. Meanwhile, CPTUs data indicate</w:t>
      </w:r>
      <w:r w:rsidR="00274D03">
        <w:t>d</w:t>
      </w:r>
      <w:r w:rsidR="001F054B">
        <w:t xml:space="preserve"> that the minimum undrained shear strength in some boreholes is 11 kPa. Therefore, we select a remoulded undrained shear strength of 10kPa for the clay layer. Based on equation (5), the sensitivity of the clay layer is between 1-10 and the sensitivity of the quick clay layer is between 20-100, which corresponds to the results of the fall cone tests in the Gjerdrum landslid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rsidR="001F054B">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rsidR="001F054B">
        <w:t xml:space="preserve"> set to</w:t>
      </w:r>
      <w:r w:rsidR="00B864B8">
        <w:t xml:space="preserve"> be</w:t>
      </w:r>
      <w:r w:rsidR="001F054B">
        <w:t xml:space="preserve"> </w:t>
      </w:r>
      <w:r w:rsidR="0037353B">
        <w:t xml:space="preserve">approximately </w:t>
      </w:r>
      <w:r w:rsidR="001F054B">
        <w:t xml:space="preserve">100% for mesh sizes of 0.25 m. In this study,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rsidR="001F054B">
        <w:t>of approximately 25</w:t>
      </w:r>
      <w:r w:rsidR="00A94E4E">
        <w:t>%</w:t>
      </w:r>
      <w:r w:rsidR="001F054B">
        <w:t xml:space="preserve"> for a mesh size of 1 </w:t>
      </w:r>
      <w:r w:rsidR="00F849EE">
        <w:t>m</w:t>
      </w:r>
      <w:r w:rsidR="001F054B">
        <w:t>. The soil parameters for the study are summarized in Table 1.</w:t>
      </w:r>
      <w:r w:rsidR="00D731AF">
        <w:t xml:space="preserve"> </w:t>
      </w:r>
    </w:p>
    <w:p w14:paraId="366769F3" w14:textId="6BAC1AE3" w:rsidR="00DF3587" w:rsidRDefault="00CC2F3F" w:rsidP="00DF3587">
      <w:pPr>
        <w:pStyle w:val="Heading2"/>
      </w:pPr>
      <w:r>
        <w:t>Numerical setup and p</w:t>
      </w:r>
      <w:r w:rsidR="00DF3587" w:rsidRPr="000C5EDB">
        <w:t>re-failure initial stress condition</w:t>
      </w:r>
    </w:p>
    <w:p w14:paraId="1F8E6FE5" w14:textId="46E589C9" w:rsidR="00DF3587" w:rsidRDefault="00623166" w:rsidP="001F054B">
      <w:pPr>
        <w:suppressAutoHyphens/>
        <w:overflowPunct w:val="0"/>
        <w:autoSpaceDE w:val="0"/>
        <w:autoSpaceDN w:val="0"/>
        <w:adjustRightInd w:val="0"/>
        <w:spacing w:before="120" w:after="0" w:line="480" w:lineRule="auto"/>
        <w:textAlignment w:val="baseline"/>
      </w:pPr>
      <w:r>
        <w:t xml:space="preserve">There are two phases to the simulation including (1) Establishing initial stresses using gravity loading; and (2) Using </w:t>
      </w:r>
      <w:r w:rsidR="004F6BAF">
        <w:t xml:space="preserve">interpreted </w:t>
      </w:r>
      <w:r>
        <w:t>geotechnical soil properties to study the</w:t>
      </w:r>
      <w:r w:rsidR="005E0FFD">
        <w:t xml:space="preserve"> retrogressive</w:t>
      </w:r>
      <w:r>
        <w:t xml:space="preserve"> failure process.</w:t>
      </w:r>
      <w:r w:rsidR="00CF2226">
        <w:t xml:space="preserve"> </w:t>
      </w:r>
      <w:r w:rsidR="00DF3587" w:rsidRPr="00DE6320">
        <w:t xml:space="preserve">The first step in the numerical analysis is to simulate the initial stress condition. </w:t>
      </w:r>
      <w:proofErr w:type="gramStart"/>
      <w:r w:rsidR="00DF3587" w:rsidRPr="00DE6320">
        <w:t>In order to</w:t>
      </w:r>
      <w:proofErr w:type="gramEnd"/>
      <w:r w:rsidR="00DF3587" w:rsidRPr="00DE6320">
        <w:t xml:space="preserve"> establish the initial stress condition, all layers are represented by the Mohr-Coulomb non-associated model with drained parameters (cohesion of </w:t>
      </w:r>
      <w:r w:rsidR="004F6BAF">
        <w:t>2</w:t>
      </w:r>
      <w:r w:rsidR="00DF3587" w:rsidRPr="00DE6320">
        <w:t>0</w:t>
      </w:r>
      <w:r w:rsidR="004F6BAF">
        <w:t xml:space="preserve"> </w:t>
      </w:r>
      <w:r w:rsidR="00DF3587" w:rsidRPr="00DE6320">
        <w:t xml:space="preserve">kPa, friction angle of 30 degrees, and zero dilatancy angle). Using a density of saturated clay (1950 kg/m3), the initial stress in the pre-failure condition was generated by gravity loading. Numerical damping </w:t>
      </w:r>
      <w:r w:rsidR="00CF2226">
        <w:t>was</w:t>
      </w:r>
      <w:r w:rsidR="00DF3587" w:rsidRPr="00DE6320">
        <w:t xml:space="preserve"> applied </w:t>
      </w:r>
      <w:proofErr w:type="gramStart"/>
      <w:r w:rsidR="00DF3587" w:rsidRPr="00DE6320">
        <w:t>in order to</w:t>
      </w:r>
      <w:proofErr w:type="gramEnd"/>
      <w:r w:rsidR="00DF3587" w:rsidRPr="00DE6320">
        <w:t xml:space="preserve"> achieve equilibrium more quickly</w:t>
      </w:r>
      <w:r w:rsidR="00CF2226">
        <w:t xml:space="preserve"> and the numerical damping was removed during the second phase of the simulation</w:t>
      </w:r>
      <w:r w:rsidR="00DF3587" w:rsidRPr="00DE6320">
        <w:t>. During the initial phase, 5 seconds are required for equilibrium to be established. The same method was also used to analyze the Sainte Monique sensitive clay landslide</w:t>
      </w:r>
      <w:r w:rsidR="00DF3587">
        <w:t xml:space="preserve"> </w:t>
      </w:r>
      <w:r w:rsidR="00DF3587">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DF3587">
        <w:fldChar w:fldCharType="separate"/>
      </w:r>
      <w:r w:rsidR="00DF3587">
        <w:rPr>
          <w:noProof/>
        </w:rPr>
        <w:t>(Tran &amp; Solowski, 2019)</w:t>
      </w:r>
      <w:r w:rsidR="00DF3587">
        <w:fldChar w:fldCharType="end"/>
      </w:r>
      <w:r w:rsidR="00DF3587">
        <w:t xml:space="preserve">. </w:t>
      </w:r>
      <w:r w:rsidR="0025221B" w:rsidRPr="008E6B5A">
        <w:t>All layers are placed within the rigid bedrock, while all side boundaries operate under Neumann boundary conditions, which facilitates the free movement of debris out of the domain.</w:t>
      </w:r>
    </w:p>
    <w:p w14:paraId="5808E0A8" w14:textId="05E5CDCE" w:rsidR="000A27D4" w:rsidRDefault="000A27D4" w:rsidP="00662581">
      <w:pPr>
        <w:pStyle w:val="Heading1"/>
      </w:pPr>
      <w:r w:rsidRPr="009440C5">
        <w:lastRenderedPageBreak/>
        <w:t xml:space="preserve">Numerical </w:t>
      </w:r>
      <w:r w:rsidR="000B76CE">
        <w:t>results</w:t>
      </w:r>
    </w:p>
    <w:p w14:paraId="56DB61CE" w14:textId="52079118" w:rsidR="009B6D0E" w:rsidRPr="009B6D0E" w:rsidRDefault="00BD5951" w:rsidP="00F0619A">
      <w:pPr>
        <w:pStyle w:val="Heading2"/>
      </w:pPr>
      <w:r>
        <w:t>Initiation of the first slide</w:t>
      </w:r>
      <w:r w:rsidR="0023380E">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892217A" w14:textId="2C82C0BB" w:rsidR="00A43BE6" w:rsidRDefault="000A27D4" w:rsidP="0006417E">
      <w:pPr>
        <w:pStyle w:val="Caption"/>
      </w:pPr>
      <w:bookmarkStart w:id="172" w:name="_Ref121388761"/>
      <w:r w:rsidRPr="009440C5">
        <w:t xml:space="preserve">Figure </w:t>
      </w:r>
      <w:fldSimple w:instr=" SEQ Figure \* ARABIC ">
        <w:r w:rsidR="007E118A">
          <w:rPr>
            <w:noProof/>
          </w:rPr>
          <w:t>16</w:t>
        </w:r>
      </w:fldSimple>
      <w:bookmarkEnd w:id="172"/>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36B72905" w14:textId="3D901504" w:rsidR="00AE7352" w:rsidRDefault="00B52A90" w:rsidP="002676BE">
      <w:pPr>
        <w:pStyle w:val="Caption"/>
      </w:pPr>
      <w:bookmarkStart w:id="173" w:name="_Ref121387803"/>
      <w:r w:rsidRPr="009440C5">
        <w:t xml:space="preserve">Figure </w:t>
      </w:r>
      <w:fldSimple w:instr=" SEQ Figure \* ARABIC ">
        <w:r w:rsidR="007E118A">
          <w:rPr>
            <w:noProof/>
          </w:rPr>
          <w:t>17</w:t>
        </w:r>
      </w:fldSimple>
      <w:bookmarkEnd w:id="173"/>
      <w:r w:rsidRPr="009440C5">
        <w:t xml:space="preserve"> Development of shear band </w:t>
      </w:r>
      <w:r w:rsidR="0023380E">
        <w:t xml:space="preserve">during the </w:t>
      </w:r>
      <w:r w:rsidR="002D2444">
        <w:t>initiation of the first slides</w:t>
      </w:r>
    </w:p>
    <w:p w14:paraId="49CE0AB0" w14:textId="701707F5"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night of 29</w:t>
      </w:r>
      <w:r w:rsidR="00B84834" w:rsidRPr="00B84834">
        <w:rPr>
          <w:vertAlign w:val="superscript"/>
        </w:rPr>
        <w:t>th</w:t>
      </w:r>
      <w:r w:rsidR="00B84834">
        <w:t xml:space="preserve"> </w:t>
      </w:r>
      <w:r w:rsidRPr="00FA30E6">
        <w:t>to 3</w:t>
      </w:r>
      <w:r w:rsidR="00B84834">
        <w:t>0</w:t>
      </w:r>
      <w:r w:rsidR="00B84834" w:rsidRPr="00B84834">
        <w:rPr>
          <w:vertAlign w:val="superscript"/>
        </w:rPr>
        <w:t>th</w:t>
      </w:r>
      <w:r w:rsidRPr="00FA30E6">
        <w:t xml:space="preserve"> December 2020. In fact, slope stability analysis revealed that these slopes initially </w:t>
      </w:r>
      <w:r w:rsidRPr="00FA30E6">
        <w:lastRenderedPageBreak/>
        <w:t>had very low stability (with a safety factor of approximately 1).</w:t>
      </w:r>
      <w:r w:rsidR="00A80565">
        <w:t xml:space="preserve"> </w:t>
      </w:r>
      <w:r w:rsidR="00523F4C">
        <w:t>D</w:t>
      </w:r>
      <w:r w:rsidR="0039063B" w:rsidRPr="0039063B">
        <w:t xml:space="preserve">ue to the instability and </w:t>
      </w:r>
      <w:r w:rsidR="00A80565">
        <w:t>the</w:t>
      </w:r>
      <w:r w:rsidR="0039063B" w:rsidRPr="0039063B">
        <w:t xml:space="preserve"> high sensitivity</w:t>
      </w:r>
      <w:r w:rsidR="00A80565">
        <w:t xml:space="preserve"> of the quick clays</w:t>
      </w:r>
      <w:r w:rsidR="0039063B" w:rsidRPr="0039063B">
        <w:t>, the</w:t>
      </w:r>
      <w:r w:rsidR="00A80565">
        <w:t xml:space="preserve"> numerical model showed that</w:t>
      </w:r>
      <w:r w:rsidR="0039063B" w:rsidRPr="0039063B">
        <w:t xml:space="preserve"> first slides occurred without additional </w:t>
      </w:r>
      <w:r w:rsidR="00A80565">
        <w:t xml:space="preserve">numerical </w:t>
      </w:r>
      <w:r w:rsidR="0039063B" w:rsidRPr="0039063B">
        <w:t>intervention. Here are some numerical observations</w:t>
      </w:r>
      <w:r w:rsidR="00BB797E">
        <w:t xml:space="preserve"> during the initiation of the slide</w:t>
      </w:r>
      <w:r w:rsidR="0039063B" w:rsidRPr="0039063B">
        <w:t>:</w:t>
      </w:r>
    </w:p>
    <w:p w14:paraId="1CB88782" w14:textId="4C2CDEF4"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w:t>
      </w:r>
      <w:proofErr w:type="gramStart"/>
      <w:r w:rsidRPr="0039063B">
        <w:t>similar to</w:t>
      </w:r>
      <w:proofErr w:type="gramEnd"/>
      <w:r w:rsidRPr="0039063B">
        <w:t xml:space="preserve"> that reported in the Gjerdrum report (see</w:t>
      </w:r>
      <w:r>
        <w:t xml:space="preserve"> </w:t>
      </w:r>
      <w:r w:rsidR="00101CEE">
        <w:fldChar w:fldCharType="begin"/>
      </w:r>
      <w:r w:rsidR="00101CEE">
        <w:instrText xml:space="preserve"> REF _Ref121388761 \h </w:instrText>
      </w:r>
      <w:r w:rsidR="00101CEE">
        <w:fldChar w:fldCharType="separate"/>
      </w:r>
      <w:ins w:id="174" w:author="Quoc Anh Tran" w:date="2023-09-28T13:25:00Z">
        <w:r w:rsidR="007E118A" w:rsidRPr="009440C5">
          <w:t xml:space="preserve">Figure </w:t>
        </w:r>
        <w:r w:rsidR="007E118A">
          <w:rPr>
            <w:noProof/>
          </w:rPr>
          <w:t>16</w:t>
        </w:r>
      </w:ins>
      <w:del w:id="175" w:author="Quoc Anh Tran" w:date="2023-09-28T13:25:00Z">
        <w:r w:rsidR="008866CA" w:rsidRPr="009440C5" w:rsidDel="007E118A">
          <w:delText xml:space="preserve">Figure </w:delText>
        </w:r>
        <w:r w:rsidR="008866CA" w:rsidDel="007E118A">
          <w:rPr>
            <w:noProof/>
          </w:rPr>
          <w:delText>16</w:delText>
        </w:r>
      </w:del>
      <w:r w:rsidR="00101CEE">
        <w:fldChar w:fldCharType="end"/>
      </w:r>
      <w:r w:rsidR="00101CEE">
        <w:t xml:space="preserve"> </w:t>
      </w:r>
      <w:r w:rsidR="0038571E" w:rsidRPr="0038571E">
        <w:t xml:space="preserve">where the blue color indicates the speed of the first soil blocks). It is possible to achieve this since the model </w:t>
      </w:r>
      <w:proofErr w:type="gramStart"/>
      <w:r w:rsidR="0038571E" w:rsidRPr="0038571E">
        <w:t>is capable of reproducing</w:t>
      </w:r>
      <w:proofErr w:type="gramEnd"/>
      <w:r w:rsidR="0038571E" w:rsidRPr="0038571E">
        <w:t xml:space="preserve"> the quick clay layers with a high sensitivity</w:t>
      </w:r>
      <w:r w:rsidR="00FD3E4B">
        <w:t xml:space="preserve">. Indeed, </w:t>
      </w:r>
      <w:r w:rsidR="0038571E" w:rsidRPr="0038571E">
        <w:t>the quick clay layers are quite shallow at the location of the first slides (at 166 m in</w:t>
      </w:r>
      <w:r w:rsidR="001F4A68">
        <w:t xml:space="preserve"> </w:t>
      </w:r>
      <w:r w:rsidR="00421AEF">
        <w:fldChar w:fldCharType="begin"/>
      </w:r>
      <w:r w:rsidR="00421AEF">
        <w:instrText xml:space="preserve"> REF _Ref120530252 \h </w:instrText>
      </w:r>
      <w:r w:rsidR="00421AEF">
        <w:fldChar w:fldCharType="separate"/>
      </w:r>
      <w:ins w:id="176" w:author="Quoc Anh Tran" w:date="2023-09-28T13:25:00Z">
        <w:r w:rsidR="007E118A" w:rsidRPr="009440C5">
          <w:t xml:space="preserve">Figure </w:t>
        </w:r>
        <w:r w:rsidR="007E118A">
          <w:rPr>
            <w:noProof/>
          </w:rPr>
          <w:t>10</w:t>
        </w:r>
      </w:ins>
      <w:del w:id="177" w:author="Quoc Anh Tran" w:date="2023-09-28T13:25:00Z">
        <w:r w:rsidR="008866CA" w:rsidRPr="009440C5" w:rsidDel="007E118A">
          <w:delText xml:space="preserve">Figure </w:delText>
        </w:r>
        <w:r w:rsidR="008866CA" w:rsidDel="007E118A">
          <w:rPr>
            <w:noProof/>
          </w:rPr>
          <w:delText>10</w:delText>
        </w:r>
      </w:del>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ins w:id="178" w:author="Quoc Anh Tran" w:date="2023-09-28T13:25:00Z">
        <w:r w:rsidR="007E118A" w:rsidRPr="009440C5">
          <w:t xml:space="preserve">Figure </w:t>
        </w:r>
        <w:r w:rsidR="007E118A">
          <w:rPr>
            <w:noProof/>
          </w:rPr>
          <w:t>7</w:t>
        </w:r>
      </w:ins>
      <w:del w:id="179" w:author="Quoc Anh Tran" w:date="2023-09-28T13:25:00Z">
        <w:r w:rsidR="008866CA" w:rsidRPr="009440C5" w:rsidDel="007E118A">
          <w:delText xml:space="preserve">Figure </w:delText>
        </w:r>
        <w:r w:rsidR="008866CA" w:rsidDel="007E118A">
          <w:rPr>
            <w:noProof/>
          </w:rPr>
          <w:delText>7</w:delText>
        </w:r>
      </w:del>
      <w:r w:rsidR="00BB1194">
        <w:fldChar w:fldCharType="end"/>
      </w:r>
      <w:r w:rsidR="00BB1194">
        <w:t>).</w:t>
      </w:r>
    </w:p>
    <w:p w14:paraId="585019A1" w14:textId="127FD6B9"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blue color indicates the magnitude of the shear strain</w:t>
      </w:r>
      <w:r w:rsidR="00A37A35">
        <w:t xml:space="preserve"> in </w:t>
      </w:r>
      <w:r w:rsidR="00A37A35">
        <w:fldChar w:fldCharType="begin"/>
      </w:r>
      <w:r w:rsidR="00A37A35">
        <w:instrText xml:space="preserve"> REF _Ref121387803 \h </w:instrText>
      </w:r>
      <w:r w:rsidR="00A37A35">
        <w:fldChar w:fldCharType="separate"/>
      </w:r>
      <w:ins w:id="180" w:author="Quoc Anh Tran" w:date="2023-09-28T13:25:00Z">
        <w:r w:rsidR="007E118A" w:rsidRPr="009440C5">
          <w:t xml:space="preserve">Figure </w:t>
        </w:r>
        <w:r w:rsidR="007E118A">
          <w:rPr>
            <w:noProof/>
          </w:rPr>
          <w:t>17</w:t>
        </w:r>
      </w:ins>
      <w:del w:id="181" w:author="Quoc Anh Tran" w:date="2023-09-28T13:25:00Z">
        <w:r w:rsidR="008866CA" w:rsidRPr="009440C5" w:rsidDel="007E118A">
          <w:delText xml:space="preserve">Figure </w:delText>
        </w:r>
        <w:r w:rsidR="008866CA" w:rsidDel="007E118A">
          <w:rPr>
            <w:noProof/>
          </w:rPr>
          <w:delText>17</w:delText>
        </w:r>
      </w:del>
      <w:r w:rsidR="00A37A35">
        <w:fldChar w:fldCharType="end"/>
      </w:r>
      <w:r w:rsidR="00E472B0" w:rsidRPr="00E472B0">
        <w:t>). As shear bands</w:t>
      </w:r>
      <w:r w:rsidR="00B010C4">
        <w:t>/fractures</w:t>
      </w:r>
      <w:r w:rsidR="00E472B0" w:rsidRPr="00E472B0">
        <w:t xml:space="preserve"> propagated </w:t>
      </w:r>
      <w:r w:rsidR="00B010C4">
        <w:t xml:space="preserve">backward </w:t>
      </w:r>
      <w:r w:rsidR="00E75B3C">
        <w:t>during</w:t>
      </w:r>
      <w:r w:rsidR="00E472B0" w:rsidRPr="00E472B0">
        <w:t xml:space="preserve"> the retrogressive failure, </w:t>
      </w:r>
      <w:r w:rsidR="0019593A">
        <w:t>these shear band</w:t>
      </w:r>
      <w:r w:rsidR="00E472B0" w:rsidRPr="00E472B0">
        <w:t xml:space="preserve"> were primarily governed by the morphology of</w:t>
      </w:r>
      <w:r w:rsidR="00E75B3C">
        <w:t xml:space="preserve"> the </w:t>
      </w:r>
      <w:r w:rsidR="00E472B0" w:rsidRPr="00E472B0">
        <w:t>quick clay layers during the retrogressive failure.</w:t>
      </w:r>
    </w:p>
    <w:p w14:paraId="178192BA" w14:textId="69ACC549" w:rsidR="00BD5951" w:rsidRDefault="00BD5951" w:rsidP="00BD5951">
      <w:pPr>
        <w:pStyle w:val="Heading2"/>
      </w:pPr>
      <w:r>
        <w:t>Progressive failure mechanism</w:t>
      </w:r>
    </w:p>
    <w:p w14:paraId="0A8DEE92" w14:textId="6BA0387E" w:rsidR="0094796A" w:rsidRDefault="00525691" w:rsidP="0094796A">
      <w:pPr>
        <w:suppressAutoHyphens/>
        <w:overflowPunct w:val="0"/>
        <w:autoSpaceDE w:val="0"/>
        <w:autoSpaceDN w:val="0"/>
        <w:adjustRightInd w:val="0"/>
        <w:spacing w:after="0" w:line="480" w:lineRule="auto"/>
        <w:textAlignment w:val="baseline"/>
      </w:pPr>
      <w:r w:rsidRPr="00525691">
        <w:t xml:space="preserve">This section demonstrates a retrogressive failure in the 3D numerical model and compares it with what was reported on site. The first slides in the Gjerdrum landslides were reported to induce a backward propagating fracture pattern. Following this, landslide masses flowed to the southwest (stages 0, 1, 2 in </w:t>
      </w:r>
      <w:r w:rsidR="00434726">
        <w:fldChar w:fldCharType="begin"/>
      </w:r>
      <w:r w:rsidR="00434726">
        <w:instrText xml:space="preserve"> REF _Ref107409727 \h </w:instrText>
      </w:r>
      <w:r w:rsidR="00434726">
        <w:fldChar w:fldCharType="separate"/>
      </w:r>
      <w:ins w:id="182" w:author="Quoc Anh Tran" w:date="2023-09-28T13:25:00Z">
        <w:r w:rsidR="007E118A" w:rsidRPr="009440C5">
          <w:t xml:space="preserve">Figure </w:t>
        </w:r>
        <w:r w:rsidR="007E118A">
          <w:rPr>
            <w:noProof/>
          </w:rPr>
          <w:t>2</w:t>
        </w:r>
      </w:ins>
      <w:del w:id="183" w:author="Quoc Anh Tran" w:date="2023-09-28T13:25:00Z">
        <w:r w:rsidR="008866CA" w:rsidRPr="009440C5" w:rsidDel="007E118A">
          <w:delText xml:space="preserve">Figure </w:delText>
        </w:r>
        <w:r w:rsidR="008866CA" w:rsidDel="007E118A">
          <w:rPr>
            <w:noProof/>
          </w:rPr>
          <w:delText>2</w:delText>
        </w:r>
      </w:del>
      <w:r w:rsidR="00434726">
        <w:fldChar w:fldCharType="end"/>
      </w:r>
      <w:r w:rsidR="0094796A">
        <w:t>). The quick clay on the slope west of Holmen was stirred and flowed away, leaving a steep, unstable slope to the north. Therefore, retrogressive failure occurred with quick clay debris flowing</w:t>
      </w:r>
      <w:r w:rsidR="00093CEC">
        <w:t xml:space="preserve"> mainly</w:t>
      </w:r>
      <w:r w:rsidR="0094796A">
        <w:t xml:space="preserve"> towards the south. In Stage 7, the landslide event hit </w:t>
      </w:r>
      <w:proofErr w:type="spellStart"/>
      <w:r w:rsidR="0094796A">
        <w:t>Nystulia</w:t>
      </w:r>
      <w:proofErr w:type="spellEnd"/>
      <w:r w:rsidR="0094796A">
        <w:t>, and the landslide masses destroyed buildings along the western side of the landslide area.</w:t>
      </w:r>
    </w:p>
    <w:p w14:paraId="37BA34DC" w14:textId="7D17A274" w:rsidR="00957D47" w:rsidRDefault="00514318" w:rsidP="008000D1">
      <w:pPr>
        <w:suppressAutoHyphens/>
        <w:overflowPunct w:val="0"/>
        <w:autoSpaceDE w:val="0"/>
        <w:autoSpaceDN w:val="0"/>
        <w:adjustRightInd w:val="0"/>
        <w:spacing w:after="0" w:line="480" w:lineRule="auto"/>
        <w:textAlignment w:val="baseline"/>
      </w:pPr>
      <w:r w:rsidRPr="00514318">
        <w:lastRenderedPageBreak/>
        <w:t xml:space="preserve">Using the numerical model, the entire retrogressive failure can be captured (see </w:t>
      </w:r>
      <w:r w:rsidR="0009683C">
        <w:fldChar w:fldCharType="begin"/>
      </w:r>
      <w:r w:rsidR="0009683C">
        <w:instrText xml:space="preserve"> REF _Ref121398547 \h </w:instrText>
      </w:r>
      <w:r w:rsidR="0009683C">
        <w:fldChar w:fldCharType="separate"/>
      </w:r>
      <w:ins w:id="184" w:author="Quoc Anh Tran" w:date="2023-09-28T13:25:00Z">
        <w:r w:rsidR="007E118A" w:rsidRPr="009440C5">
          <w:t xml:space="preserve">Figure </w:t>
        </w:r>
        <w:r w:rsidR="007E118A">
          <w:rPr>
            <w:noProof/>
          </w:rPr>
          <w:t>18</w:t>
        </w:r>
      </w:ins>
      <w:del w:id="185" w:author="Quoc Anh Tran" w:date="2023-09-28T13:25:00Z">
        <w:r w:rsidR="008866CA" w:rsidRPr="009440C5" w:rsidDel="007E118A">
          <w:delText xml:space="preserve">Figure </w:delText>
        </w:r>
        <w:r w:rsidR="008866CA" w:rsidDel="007E118A">
          <w:rPr>
            <w:noProof/>
          </w:rPr>
          <w:delText>18</w:delText>
        </w:r>
      </w:del>
      <w:r w:rsidR="0009683C">
        <w:fldChar w:fldCharType="end"/>
      </w:r>
      <w:r w:rsidR="00814565">
        <w:t xml:space="preserve"> </w:t>
      </w:r>
      <w:r w:rsidR="007E2327" w:rsidRPr="007E2327">
        <w:t>for snapshots taken at 20 seconds, 50 seconds, 60 seconds, and 120 seconds; the blue color indicates the magnitude of the shear strains). Approximately 20 seconds after the first slide, the soil remo</w:t>
      </w:r>
      <w:r w:rsidR="00F230C1">
        <w:t>u</w:t>
      </w:r>
      <w:r w:rsidR="007E2327" w:rsidRPr="007E2327">
        <w:t xml:space="preserve">lded and flowed away to the southwest (the black arrow in </w:t>
      </w:r>
      <w:r w:rsidR="00C767F2">
        <w:fldChar w:fldCharType="begin"/>
      </w:r>
      <w:r w:rsidR="00C767F2">
        <w:instrText xml:space="preserve"> REF _Ref121399051 \h </w:instrText>
      </w:r>
      <w:r w:rsidR="00C767F2">
        <w:fldChar w:fldCharType="separate"/>
      </w:r>
      <w:ins w:id="186" w:author="Quoc Anh Tran" w:date="2023-09-28T13:25:00Z">
        <w:r w:rsidR="007E118A" w:rsidRPr="009440C5">
          <w:t xml:space="preserve">Figure </w:t>
        </w:r>
        <w:r w:rsidR="007E118A">
          <w:rPr>
            <w:noProof/>
          </w:rPr>
          <w:t>19</w:t>
        </w:r>
      </w:ins>
      <w:del w:id="187" w:author="Quoc Anh Tran" w:date="2023-09-28T13:25:00Z">
        <w:r w:rsidR="008866CA" w:rsidRPr="009440C5" w:rsidDel="007E118A">
          <w:delText xml:space="preserve">Figure </w:delText>
        </w:r>
        <w:r w:rsidR="008866CA" w:rsidDel="007E118A">
          <w:rPr>
            <w:noProof/>
          </w:rPr>
          <w:delText>19</w:delText>
        </w:r>
      </w:del>
      <w:r w:rsidR="00C767F2">
        <w:fldChar w:fldCharType="end"/>
      </w:r>
      <w:r w:rsidR="008000D1" w:rsidRPr="008000D1">
        <w:t xml:space="preserve"> indicates the direction of the landslide mass movement). The shear bands/fractures propagated to the north at 50 seconds (see the black dashed line in </w:t>
      </w:r>
      <w:r w:rsidR="00000B3D">
        <w:fldChar w:fldCharType="begin"/>
      </w:r>
      <w:r w:rsidR="00000B3D">
        <w:instrText xml:space="preserve"> REF _Ref121399051 \h </w:instrText>
      </w:r>
      <w:r w:rsidR="00000B3D">
        <w:fldChar w:fldCharType="separate"/>
      </w:r>
      <w:ins w:id="188" w:author="Quoc Anh Tran" w:date="2023-09-28T13:25:00Z">
        <w:r w:rsidR="007E118A" w:rsidRPr="009440C5">
          <w:t xml:space="preserve">Figure </w:t>
        </w:r>
        <w:r w:rsidR="007E118A">
          <w:rPr>
            <w:noProof/>
          </w:rPr>
          <w:t>19</w:t>
        </w:r>
      </w:ins>
      <w:del w:id="189" w:author="Quoc Anh Tran" w:date="2023-09-28T13:25:00Z">
        <w:r w:rsidR="008866CA" w:rsidRPr="009440C5" w:rsidDel="007E118A">
          <w:delText xml:space="preserve">Figure </w:delText>
        </w:r>
        <w:r w:rsidR="008866CA" w:rsidDel="007E118A">
          <w:rPr>
            <w:noProof/>
          </w:rPr>
          <w:delText>19</w:delText>
        </w:r>
      </w:del>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proofErr w:type="gramStart"/>
      <w:r w:rsidR="008000D1" w:rsidRPr="008000D1">
        <w:t>as a result of</w:t>
      </w:r>
      <w:proofErr w:type="gramEnd"/>
      <w:r w:rsidR="008000D1" w:rsidRPr="008000D1">
        <w:t xml:space="preserve"> this, which was overestimated in comparison with what was observed on site. At 120 seconds in the simulation, the final deposition can be observed.</w:t>
      </w:r>
    </w:p>
    <w:p w14:paraId="7C91F355" w14:textId="09C1553E" w:rsidR="00607912" w:rsidRDefault="002802A6" w:rsidP="008000D1">
      <w:pPr>
        <w:suppressAutoHyphens/>
        <w:overflowPunct w:val="0"/>
        <w:autoSpaceDE w:val="0"/>
        <w:autoSpaceDN w:val="0"/>
        <w:adjustRightInd w:val="0"/>
        <w:spacing w:after="0" w:line="480" w:lineRule="auto"/>
        <w:textAlignment w:val="baseline"/>
      </w:pPr>
      <w:r>
        <w:t>In</w:t>
      </w:r>
      <w:r w:rsidR="00431D5D" w:rsidRPr="00431D5D">
        <w:t xml:space="preserve"> </w:t>
      </w:r>
      <w:r>
        <w:fldChar w:fldCharType="begin"/>
      </w:r>
      <w:r>
        <w:instrText xml:space="preserve"> REF _Ref121399051 \h </w:instrText>
      </w:r>
      <w:r>
        <w:fldChar w:fldCharType="separate"/>
      </w:r>
      <w:ins w:id="190" w:author="Quoc Anh Tran" w:date="2023-09-28T13:25:00Z">
        <w:r w:rsidR="007E118A" w:rsidRPr="009440C5">
          <w:t xml:space="preserve">Figure </w:t>
        </w:r>
        <w:r w:rsidR="007E118A">
          <w:rPr>
            <w:noProof/>
          </w:rPr>
          <w:t>19</w:t>
        </w:r>
      </w:ins>
      <w:del w:id="191" w:author="Quoc Anh Tran" w:date="2023-09-28T13:25:00Z">
        <w:r w:rsidR="008866CA" w:rsidRPr="009440C5" w:rsidDel="007E118A">
          <w:delText xml:space="preserve">Figure </w:delText>
        </w:r>
        <w:r w:rsidR="008866CA" w:rsidDel="007E118A">
          <w:rPr>
            <w:noProof/>
          </w:rPr>
          <w:delText>19</w:delText>
        </w:r>
      </w:del>
      <w:r>
        <w:fldChar w:fldCharType="end"/>
      </w:r>
      <w:r w:rsidR="00607912" w:rsidRPr="00607912">
        <w:t>, we plot</w:t>
      </w:r>
      <w:r w:rsidR="00607912">
        <w:t>ted</w:t>
      </w:r>
      <w:r w:rsidR="00607912" w:rsidRPr="00607912">
        <w:t xml:space="preserve"> two cross sections A-A and B-B </w:t>
      </w:r>
      <w:proofErr w:type="gramStart"/>
      <w:r w:rsidR="00607912" w:rsidRPr="00607912">
        <w:t>in order to</w:t>
      </w:r>
      <w:proofErr w:type="gramEnd"/>
      <w:r w:rsidR="00607912" w:rsidRPr="00607912">
        <w:t xml:space="preserve"> better understand the simulation process. These cross-sections were chosen because they captured the main directions of flow. The </w:t>
      </w:r>
      <w:proofErr w:type="gramStart"/>
      <w:r w:rsidR="00607912" w:rsidRPr="00607912">
        <w:t>cross section</w:t>
      </w:r>
      <w:proofErr w:type="gramEnd"/>
      <w:r w:rsidR="00607912" w:rsidRPr="00607912">
        <w:t xml:space="preserve"> A-A captures the first part of the landslide flowing towards the west, whereas the cross section B-B captures the part of the landslide flowing towards the south. According to the Varnes' classification of landslides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w:t>
      </w:r>
      <w:r w:rsidR="0026531D">
        <w:t>the</w:t>
      </w:r>
      <w:r w:rsidR="00607912" w:rsidRPr="00607912">
        <w:t xml:space="preserve"> cross section </w:t>
      </w:r>
      <w:r w:rsidR="0026531D">
        <w:t xml:space="preserve">A-A </w:t>
      </w:r>
      <w:r w:rsidR="00607912" w:rsidRPr="00607912">
        <w:t>show</w:t>
      </w:r>
      <w:r w:rsidR="0026531D">
        <w:t>ed</w:t>
      </w:r>
      <w:r w:rsidR="00607912" w:rsidRPr="00607912">
        <w:t xml:space="preserve"> the failure mechanism as </w:t>
      </w:r>
      <w:r w:rsidR="00607912" w:rsidRPr="0026531D">
        <w:rPr>
          <w:b/>
          <w:bCs/>
        </w:rPr>
        <w:t>clay rotational slides</w:t>
      </w:r>
      <w:r w:rsidR="00607912" w:rsidRPr="00607912">
        <w:t>. This is due to the sliding of the soil mass along a rotational rupture surface with rapid movement of the sensitive clays</w:t>
      </w:r>
      <w:r w:rsidR="00E63036">
        <w:t xml:space="preserve"> (see </w:t>
      </w:r>
      <w:r w:rsidR="00E63036">
        <w:fldChar w:fldCharType="begin"/>
      </w:r>
      <w:r w:rsidR="00E63036">
        <w:instrText xml:space="preserve"> REF _Ref121401288 \h </w:instrText>
      </w:r>
      <w:r w:rsidR="00E63036">
        <w:fldChar w:fldCharType="separate"/>
      </w:r>
      <w:ins w:id="192" w:author="Quoc Anh Tran" w:date="2023-09-28T13:25:00Z">
        <w:r w:rsidR="007E118A" w:rsidRPr="009440C5">
          <w:t xml:space="preserve">Figure </w:t>
        </w:r>
        <w:r w:rsidR="007E118A">
          <w:rPr>
            <w:noProof/>
          </w:rPr>
          <w:t>20</w:t>
        </w:r>
      </w:ins>
      <w:del w:id="193" w:author="Quoc Anh Tran" w:date="2023-09-28T13:25:00Z">
        <w:r w:rsidR="008866CA" w:rsidRPr="009440C5" w:rsidDel="007E118A">
          <w:delText xml:space="preserve">Figure </w:delText>
        </w:r>
        <w:r w:rsidR="008866CA" w:rsidDel="007E118A">
          <w:rPr>
            <w:noProof/>
          </w:rPr>
          <w:delText>20</w:delText>
        </w:r>
      </w:del>
      <w:r w:rsidR="00E63036">
        <w:fldChar w:fldCharType="end"/>
      </w:r>
      <w:r w:rsidR="00E63036">
        <w:t>)</w:t>
      </w:r>
      <w:r w:rsidR="00607912" w:rsidRPr="00607912">
        <w:t xml:space="preserve">. </w:t>
      </w:r>
      <w:r w:rsidR="0026531D">
        <w:t>The</w:t>
      </w:r>
      <w:r w:rsidR="00607912" w:rsidRPr="00607912">
        <w:t xml:space="preserve"> cross section B-B, however, clearly displayed a </w:t>
      </w:r>
      <w:r w:rsidR="00607912" w:rsidRPr="004B2391">
        <w:rPr>
          <w:b/>
          <w:bCs/>
        </w:rPr>
        <w:t>retrogressive flow slide</w:t>
      </w:r>
      <w:r w:rsidR="00607912" w:rsidRPr="00607912">
        <w:t xml:space="preserve"> according to Varnes' classification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The failure is characterized by a rapid flow of liquefied sensitive clays with multiple retrogressive clay blocks dislocated and remoulded</w:t>
      </w:r>
      <w:r w:rsidR="00B172FF">
        <w:t xml:space="preserve"> (see </w:t>
      </w:r>
      <w:r w:rsidR="00B172FF">
        <w:fldChar w:fldCharType="begin"/>
      </w:r>
      <w:r w:rsidR="00B172FF">
        <w:instrText xml:space="preserve"> REF _Ref121402074 \h </w:instrText>
      </w:r>
      <w:r w:rsidR="00B172FF">
        <w:fldChar w:fldCharType="separate"/>
      </w:r>
      <w:ins w:id="194" w:author="Quoc Anh Tran" w:date="2023-09-28T13:25:00Z">
        <w:r w:rsidR="007E118A" w:rsidRPr="009440C5">
          <w:t xml:space="preserve">Figure </w:t>
        </w:r>
        <w:r w:rsidR="007E118A">
          <w:rPr>
            <w:noProof/>
          </w:rPr>
          <w:t>21</w:t>
        </w:r>
      </w:ins>
      <w:del w:id="195" w:author="Quoc Anh Tran" w:date="2023-09-28T13:25:00Z">
        <w:r w:rsidR="008866CA" w:rsidRPr="009440C5" w:rsidDel="007E118A">
          <w:delText xml:space="preserve">Figure </w:delText>
        </w:r>
        <w:r w:rsidR="008866CA" w:rsidDel="007E118A">
          <w:rPr>
            <w:noProof/>
          </w:rPr>
          <w:delText>21</w:delText>
        </w:r>
      </w:del>
      <w:r w:rsidR="00B172FF">
        <w:fldChar w:fldCharType="end"/>
      </w:r>
      <w:r w:rsidR="00B172FF">
        <w:t>)</w:t>
      </w:r>
      <w:r w:rsidR="00607912" w:rsidRPr="00607912">
        <w:t>.</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6109D537" w:rsidR="00431D5D" w:rsidRPr="00675046" w:rsidRDefault="006C64AA" w:rsidP="00675046">
      <w:pPr>
        <w:pStyle w:val="Caption"/>
      </w:pPr>
      <w:bookmarkStart w:id="196" w:name="_Ref121398547"/>
      <w:r w:rsidRPr="009440C5">
        <w:t xml:space="preserve">Figure </w:t>
      </w:r>
      <w:fldSimple w:instr=" SEQ Figure \* ARABIC ">
        <w:r w:rsidR="007E118A">
          <w:rPr>
            <w:noProof/>
          </w:rPr>
          <w:t>18</w:t>
        </w:r>
      </w:fldSimple>
      <w:bookmarkEnd w:id="196"/>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27BC9219" w:rsidR="009D51C6" w:rsidRDefault="009D51C6" w:rsidP="00A4310B">
      <w:pPr>
        <w:pStyle w:val="Caption"/>
      </w:pPr>
      <w:bookmarkStart w:id="197" w:name="_Ref121399051"/>
      <w:r w:rsidRPr="009440C5">
        <w:t xml:space="preserve">Figure </w:t>
      </w:r>
      <w:fldSimple w:instr=" SEQ Figure \* ARABIC ">
        <w:r w:rsidR="007E118A">
          <w:rPr>
            <w:noProof/>
          </w:rPr>
          <w:t>19</w:t>
        </w:r>
      </w:fldSimple>
      <w:bookmarkEnd w:id="197"/>
      <w:r w:rsidRPr="009440C5">
        <w:t xml:space="preserve"> Development of shear band of the first slide</w:t>
      </w:r>
      <w:r w:rsidR="00A97F81">
        <w:t>s</w:t>
      </w:r>
    </w:p>
    <w:p w14:paraId="53BEEB64" w14:textId="19A0B9A5" w:rsidR="00320D7D" w:rsidRDefault="00DE509C" w:rsidP="00A41E62">
      <w:pPr>
        <w:spacing w:before="120"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6586D9AD" w:rsidR="005C6CC9" w:rsidRDefault="005C6CC9" w:rsidP="005C6CC9">
      <w:pPr>
        <w:pStyle w:val="Caption"/>
      </w:pPr>
      <w:bookmarkStart w:id="198" w:name="_Ref121401288"/>
      <w:r w:rsidRPr="009440C5">
        <w:t xml:space="preserve">Figure </w:t>
      </w:r>
      <w:fldSimple w:instr=" SEQ Figure \* ARABIC ">
        <w:r w:rsidR="007E118A">
          <w:rPr>
            <w:noProof/>
          </w:rPr>
          <w:t>20</w:t>
        </w:r>
      </w:fldSimple>
      <w:bookmarkEnd w:id="198"/>
      <w:r w:rsidRPr="009440C5">
        <w:t xml:space="preserve"> </w:t>
      </w:r>
      <w:r w:rsidR="004F12FB">
        <w:t>Development of shear bands in cross section A-A</w:t>
      </w:r>
    </w:p>
    <w:p w14:paraId="0EF92395" w14:textId="5A196A50" w:rsidR="00D76591" w:rsidRDefault="00DE509C" w:rsidP="00A41E62">
      <w:pPr>
        <w:spacing w:before="120"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3E46B614" w:rsidR="005C6CC9" w:rsidRDefault="005C6CC9" w:rsidP="005C6CC9">
      <w:pPr>
        <w:pStyle w:val="Caption"/>
      </w:pPr>
      <w:bookmarkStart w:id="199" w:name="_Ref121402074"/>
      <w:r w:rsidRPr="009440C5">
        <w:t xml:space="preserve">Figure </w:t>
      </w:r>
      <w:fldSimple w:instr=" SEQ Figure \* ARABIC ">
        <w:r w:rsidR="007E118A">
          <w:rPr>
            <w:noProof/>
          </w:rPr>
          <w:t>21</w:t>
        </w:r>
      </w:fldSimple>
      <w:bookmarkEnd w:id="199"/>
      <w:r w:rsidRPr="009440C5">
        <w:t xml:space="preserve"> </w:t>
      </w:r>
      <w:r w:rsidR="004F12FB">
        <w:t>Development of shear bands in cross section B-B</w:t>
      </w:r>
    </w:p>
    <w:p w14:paraId="60E69B2C" w14:textId="662193FF" w:rsidR="00BD5951" w:rsidRDefault="0034102F" w:rsidP="00BD5951">
      <w:pPr>
        <w:pStyle w:val="Heading2"/>
        <w:rPr>
          <w:rFonts w:eastAsiaTheme="minorHAnsi" w:cstheme="minorBidi"/>
          <w:szCs w:val="22"/>
        </w:rPr>
      </w:pPr>
      <w:r>
        <w:rPr>
          <w:rFonts w:eastAsiaTheme="minorHAnsi" w:cstheme="minorBidi"/>
          <w:szCs w:val="22"/>
        </w:rPr>
        <w:lastRenderedPageBreak/>
        <w:t>Influence of</w:t>
      </w:r>
      <w:r w:rsidR="008948F8" w:rsidRPr="00D14CF9">
        <w:rPr>
          <w:rFonts w:eastAsiaTheme="minorHAnsi" w:cstheme="minorBidi"/>
          <w:szCs w:val="22"/>
        </w:rPr>
        <w:t xml:space="preserve"> </w:t>
      </w:r>
      <w:r w:rsidR="00E263CD">
        <w:rPr>
          <w:rFonts w:eastAsiaTheme="minorHAnsi" w:cstheme="minorBidi"/>
          <w:szCs w:val="22"/>
        </w:rPr>
        <w:t>stress-strain curve</w:t>
      </w:r>
      <w:r>
        <w:rPr>
          <w:rFonts w:eastAsiaTheme="minorHAnsi" w:cstheme="minorBidi"/>
          <w:szCs w:val="22"/>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2B6E787B" w:rsidR="00FB60A1" w:rsidRDefault="00A6030B" w:rsidP="00A6030B">
      <w:pPr>
        <w:pStyle w:val="Caption"/>
      </w:pPr>
      <w:bookmarkStart w:id="200" w:name="_Ref121405697"/>
      <w:r w:rsidRPr="009440C5">
        <w:t xml:space="preserve">Figure </w:t>
      </w:r>
      <w:fldSimple w:instr=" SEQ Figure \* ARABIC ">
        <w:r w:rsidR="007E118A">
          <w:rPr>
            <w:noProof/>
          </w:rPr>
          <w:t>22</w:t>
        </w:r>
      </w:fldSimple>
      <w:bookmarkEnd w:id="200"/>
      <w:r w:rsidRPr="009440C5">
        <w:t xml:space="preserve"> </w:t>
      </w:r>
      <w:r w:rsidR="00EF70E3" w:rsidRPr="00EF70E3">
        <w:t xml:space="preserve">Influence of stress-strain curve in </w:t>
      </w:r>
      <w:r w:rsidR="00EF70E3">
        <w:t>the failure mechanism</w:t>
      </w:r>
    </w:p>
    <w:p w14:paraId="37380EED" w14:textId="1DDFEB5A"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In this section, we examine the influence of stress-strain behavior on the failure mechanism of sensitive clay landslides. The stress-strain curve is assumed to satisfy equation</w:t>
      </w:r>
      <w:r>
        <w:t xml:space="preserve"> </w:t>
      </w:r>
      <w:r w:rsidR="002F1A1B">
        <w:fldChar w:fldCharType="begin"/>
      </w:r>
      <w:r w:rsidR="002F1A1B">
        <w:instrText xml:space="preserve"> REF _Ref121405546 \h </w:instrText>
      </w:r>
      <w:r w:rsidR="002F1A1B">
        <w:fldChar w:fldCharType="separate"/>
      </w:r>
      <w:ins w:id="201" w:author="Quoc Anh Tran" w:date="2023-09-28T13:25:00Z">
        <w:r w:rsidR="007E118A" w:rsidRPr="009440C5">
          <w:rPr>
            <w:rFonts w:cs="Times New Roman"/>
          </w:rPr>
          <w:t>(</w:t>
        </w:r>
        <w:r w:rsidR="007E118A">
          <w:rPr>
            <w:rFonts w:cs="Times New Roman"/>
            <w:noProof/>
          </w:rPr>
          <w:t>4</w:t>
        </w:r>
      </w:ins>
      <w:del w:id="202" w:author="Quoc Anh Tran" w:date="2023-09-28T13:25:00Z">
        <w:r w:rsidR="008866CA" w:rsidRPr="009440C5" w:rsidDel="007E118A">
          <w:rPr>
            <w:rFonts w:cs="Times New Roman"/>
          </w:rPr>
          <w:delText>(</w:delText>
        </w:r>
        <w:r w:rsidR="008866CA" w:rsidDel="007E118A">
          <w:rPr>
            <w:rFonts w:cs="Times New Roman"/>
            <w:noProof/>
          </w:rPr>
          <w:delText>4</w:delText>
        </w:r>
      </w:del>
      <w:r w:rsidR="002F1A1B">
        <w:fldChar w:fldCharType="end"/>
      </w:r>
      <w:r w:rsidR="002F1A1B">
        <w:t xml:space="preserve">). </w:t>
      </w:r>
      <w:r w:rsidR="00236EC4" w:rsidRPr="00236EC4">
        <w:t>Thus, stress-strain behavior is governed by two parameters. The first parameter is the remoulded undrained shear strength of the clay. The second parameter is the accumulated shear strain required to obtain a 95% reduction in shear strength. It is important to note that the former illustrates the sensitivity of clay, while the latter controls how quickly a material will soften. A sensitivity analysis revealed that there are three different mechanisms</w:t>
      </w:r>
      <w:r w:rsidR="001B1E50">
        <w:rPr>
          <w:rFonts w:eastAsiaTheme="minorEastAsia"/>
        </w:rPr>
        <w:t xml:space="preserve"> </w:t>
      </w:r>
      <w:r w:rsidR="00931BD3">
        <w:rPr>
          <w:rFonts w:eastAsiaTheme="minorEastAsia"/>
        </w:rPr>
        <w:t xml:space="preserve">(se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ins w:id="203" w:author="Quoc Anh Tran" w:date="2023-09-28T13:25:00Z">
        <w:r w:rsidR="007E118A" w:rsidRPr="009440C5">
          <w:t xml:space="preserve">Figure </w:t>
        </w:r>
        <w:r w:rsidR="007E118A">
          <w:rPr>
            <w:noProof/>
          </w:rPr>
          <w:t>22</w:t>
        </w:r>
      </w:ins>
      <w:del w:id="204" w:author="Quoc Anh Tran" w:date="2023-09-28T13:25:00Z">
        <w:r w:rsidR="008866CA" w:rsidRPr="009440C5" w:rsidDel="007E118A">
          <w:delText xml:space="preserve">Figure </w:delText>
        </w:r>
        <w:r w:rsidR="008866CA" w:rsidDel="007E118A">
          <w:rPr>
            <w:noProof/>
          </w:rPr>
          <w:delText>22</w:delText>
        </w:r>
      </w:del>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5E95CB0A" w:rsidR="00E37E13" w:rsidRDefault="00CA1DEA" w:rsidP="00236EC4">
      <w:pPr>
        <w:pStyle w:val="ListParagraph"/>
        <w:numPr>
          <w:ilvl w:val="0"/>
          <w:numId w:val="22"/>
        </w:numPr>
        <w:suppressAutoHyphens/>
        <w:spacing w:after="0" w:line="480" w:lineRule="auto"/>
      </w:pPr>
      <w:r w:rsidRPr="00CA1DEA">
        <w:t>The shear bands develop without failure: there is no movement of the soil mass (similar patterns emerge in</w:t>
      </w:r>
      <w:r>
        <w:t xml:space="preserve"> </w:t>
      </w:r>
      <w:r w:rsidR="00230C5E">
        <w:fldChar w:fldCharType="begin"/>
      </w:r>
      <w:r w:rsidR="00230C5E">
        <w:instrText xml:space="preserve"> REF _Ref121387803 \h </w:instrText>
      </w:r>
      <w:r w:rsidR="00230C5E">
        <w:fldChar w:fldCharType="separate"/>
      </w:r>
      <w:ins w:id="205" w:author="Quoc Anh Tran" w:date="2023-09-28T13:25:00Z">
        <w:r w:rsidR="007E118A" w:rsidRPr="009440C5">
          <w:t xml:space="preserve">Figure </w:t>
        </w:r>
        <w:r w:rsidR="007E118A">
          <w:rPr>
            <w:noProof/>
          </w:rPr>
          <w:t>17</w:t>
        </w:r>
      </w:ins>
      <w:del w:id="206" w:author="Quoc Anh Tran" w:date="2023-09-28T13:25:00Z">
        <w:r w:rsidR="008866CA" w:rsidRPr="009440C5" w:rsidDel="007E118A">
          <w:delText xml:space="preserve">Figure </w:delText>
        </w:r>
        <w:r w:rsidR="008866CA" w:rsidDel="007E118A">
          <w:rPr>
            <w:noProof/>
          </w:rPr>
          <w:delText>17</w:delText>
        </w:r>
      </w:del>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CE6C12D"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illustrated in</w:t>
      </w:r>
      <w:r w:rsidR="004D2A6B">
        <w:t xml:space="preserve"> </w:t>
      </w:r>
      <w:r w:rsidR="004D2A6B">
        <w:fldChar w:fldCharType="begin"/>
      </w:r>
      <w:r w:rsidR="004D2A6B">
        <w:instrText xml:space="preserve"> REF _Ref121401288 \h </w:instrText>
      </w:r>
      <w:r w:rsidR="004D2A6B">
        <w:fldChar w:fldCharType="separate"/>
      </w:r>
      <w:ins w:id="207" w:author="Quoc Anh Tran" w:date="2023-09-28T13:25:00Z">
        <w:r w:rsidR="007E118A" w:rsidRPr="009440C5">
          <w:t xml:space="preserve">Figure </w:t>
        </w:r>
        <w:r w:rsidR="007E118A">
          <w:rPr>
            <w:noProof/>
          </w:rPr>
          <w:lastRenderedPageBreak/>
          <w:t>20</w:t>
        </w:r>
      </w:ins>
      <w:del w:id="208" w:author="Quoc Anh Tran" w:date="2023-09-28T13:25:00Z">
        <w:r w:rsidR="008866CA" w:rsidRPr="009440C5" w:rsidDel="007E118A">
          <w:delText xml:space="preserve">Figure </w:delText>
        </w:r>
        <w:r w:rsidR="008866CA" w:rsidDel="007E118A">
          <w:rPr>
            <w:noProof/>
          </w:rPr>
          <w:delText>20</w:delText>
        </w:r>
      </w:del>
      <w:r w:rsidR="004D2A6B">
        <w:fldChar w:fldCharType="end"/>
      </w:r>
      <w:r w:rsidR="004D2A6B">
        <w:t xml:space="preserve">. </w:t>
      </w:r>
      <w:r w:rsidR="007F124D" w:rsidRPr="007F124D">
        <w:t xml:space="preserve">Therefore, the retrogressive distance was lower than what was observed on site </w:t>
      </w:r>
      <w:r w:rsidR="00482375">
        <w:t xml:space="preserve">(see </w:t>
      </w:r>
      <w:r w:rsidR="00482375">
        <w:fldChar w:fldCharType="begin"/>
      </w:r>
      <w:r w:rsidR="00482375">
        <w:instrText xml:space="preserve"> REF _Ref121406501 \h </w:instrText>
      </w:r>
      <w:r w:rsidR="00482375">
        <w:fldChar w:fldCharType="separate"/>
      </w:r>
      <w:ins w:id="209" w:author="Quoc Anh Tran" w:date="2023-09-28T13:25:00Z">
        <w:r w:rsidR="007E118A" w:rsidRPr="009440C5">
          <w:t xml:space="preserve">Figure </w:t>
        </w:r>
        <w:r w:rsidR="007E118A">
          <w:rPr>
            <w:noProof/>
          </w:rPr>
          <w:t>23</w:t>
        </w:r>
      </w:ins>
      <w:del w:id="210" w:author="Quoc Anh Tran" w:date="2023-09-28T13:25:00Z">
        <w:r w:rsidR="008866CA" w:rsidRPr="009440C5" w:rsidDel="007E118A">
          <w:delText xml:space="preserve">Figure </w:delText>
        </w:r>
        <w:r w:rsidR="008866CA" w:rsidDel="007E118A">
          <w:rPr>
            <w:noProof/>
          </w:rPr>
          <w:delText>23</w:delText>
        </w:r>
      </w:del>
      <w:r w:rsidR="00482375">
        <w:fldChar w:fldCharType="end"/>
      </w:r>
      <w:r w:rsidR="00482375">
        <w:t>)</w:t>
      </w:r>
      <w:r w:rsidR="00A354A0">
        <w:t>.</w:t>
      </w:r>
    </w:p>
    <w:p w14:paraId="525459EC" w14:textId="37506774"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ins w:id="211" w:author="Quoc Anh Tran" w:date="2023-09-28T13:25:00Z">
        <w:r w:rsidR="007E118A" w:rsidRPr="009440C5">
          <w:t xml:space="preserve">Figure </w:t>
        </w:r>
        <w:r w:rsidR="007E118A">
          <w:rPr>
            <w:noProof/>
          </w:rPr>
          <w:t>21</w:t>
        </w:r>
      </w:ins>
      <w:del w:id="212" w:author="Quoc Anh Tran" w:date="2023-09-28T13:25:00Z">
        <w:r w:rsidR="008866CA" w:rsidRPr="009440C5" w:rsidDel="007E118A">
          <w:delText xml:space="preserve">Figure </w:delText>
        </w:r>
        <w:r w:rsidR="008866CA" w:rsidDel="007E118A">
          <w:rPr>
            <w:noProof/>
          </w:rPr>
          <w:delText>21</w:delText>
        </w:r>
      </w:del>
      <w:r w:rsidR="00DC280A">
        <w:fldChar w:fldCharType="end"/>
      </w:r>
      <w:r w:rsidR="00DC280A">
        <w:t xml:space="preserve">. </w:t>
      </w:r>
      <w:r w:rsidR="009D7B6F" w:rsidRPr="009D7B6F">
        <w:t xml:space="preserve">As a result, the retrogressive distance was higher and closer to what was observed on site </w:t>
      </w:r>
      <w:r w:rsidR="00482375">
        <w:t xml:space="preserve">(see </w:t>
      </w:r>
      <w:r w:rsidR="00482375">
        <w:fldChar w:fldCharType="begin"/>
      </w:r>
      <w:r w:rsidR="00482375">
        <w:instrText xml:space="preserve"> REF _Ref121406498 \h </w:instrText>
      </w:r>
      <w:r w:rsidR="00482375">
        <w:fldChar w:fldCharType="separate"/>
      </w:r>
      <w:ins w:id="213" w:author="Quoc Anh Tran" w:date="2023-09-28T13:25:00Z">
        <w:r w:rsidR="007E118A" w:rsidRPr="009440C5">
          <w:t xml:space="preserve">Figure </w:t>
        </w:r>
        <w:r w:rsidR="007E118A">
          <w:rPr>
            <w:noProof/>
          </w:rPr>
          <w:t>24</w:t>
        </w:r>
      </w:ins>
      <w:del w:id="214" w:author="Quoc Anh Tran" w:date="2023-09-28T13:25:00Z">
        <w:r w:rsidR="008866CA" w:rsidRPr="009440C5" w:rsidDel="007E118A">
          <w:delText xml:space="preserve">Figure </w:delText>
        </w:r>
        <w:r w:rsidR="008866CA" w:rsidDel="007E118A">
          <w:rPr>
            <w:noProof/>
          </w:rPr>
          <w:delText>24</w:delText>
        </w:r>
      </w:del>
      <w:r w:rsidR="00482375">
        <w:fldChar w:fldCharType="end"/>
      </w:r>
      <w:r w:rsidR="00482375">
        <w:t>)</w:t>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27A709EA"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stress-strain behavior on the failure mechanism of sensitive clay landslides. However, this analysis is based on the hypotheses that (a) </w:t>
      </w:r>
      <w:r w:rsidR="00A0497B">
        <w:rPr>
          <w:bCs/>
          <w:iCs/>
          <w:szCs w:val="18"/>
        </w:rPr>
        <w:t>e</w:t>
      </w:r>
      <w:r w:rsidR="003C0BFC" w:rsidRPr="003C0BFC">
        <w:rPr>
          <w:bCs/>
          <w:iCs/>
          <w:szCs w:val="18"/>
        </w:rPr>
        <w:t xml:space="preserve">ach layer of soil is homogeneous, and the stress-strain relationship </w:t>
      </w:r>
      <w:r w:rsidR="00860F1E">
        <w:rPr>
          <w:bCs/>
          <w:iCs/>
          <w:szCs w:val="18"/>
        </w:rPr>
        <w:t>based on</w:t>
      </w:r>
      <w:r w:rsidR="003C0BFC">
        <w:rPr>
          <w:bCs/>
          <w:iCs/>
          <w:szCs w:val="18"/>
        </w:rPr>
        <w:t xml:space="preserve"> equation </w:t>
      </w:r>
      <w:r w:rsidR="003C0BFC">
        <w:fldChar w:fldCharType="begin"/>
      </w:r>
      <w:r w:rsidR="003C0BFC">
        <w:instrText xml:space="preserve"> REF _Ref486536757 \h </w:instrText>
      </w:r>
      <w:r w:rsidR="003C0BFC">
        <w:fldChar w:fldCharType="separate"/>
      </w:r>
      <w:ins w:id="215" w:author="Quoc Anh Tran" w:date="2023-09-28T13:25:00Z">
        <w:r w:rsidR="007E118A" w:rsidRPr="009440C5">
          <w:rPr>
            <w:rFonts w:cs="Times New Roman"/>
          </w:rPr>
          <w:t>(</w:t>
        </w:r>
        <w:r w:rsidR="007E118A">
          <w:rPr>
            <w:rFonts w:cs="Times New Roman"/>
            <w:noProof/>
          </w:rPr>
          <w:t>4</w:t>
        </w:r>
        <w:r w:rsidR="007E118A" w:rsidRPr="009440C5">
          <w:rPr>
            <w:rFonts w:cs="Times New Roman"/>
          </w:rPr>
          <w:t>)</w:t>
        </w:r>
      </w:ins>
      <w:del w:id="216" w:author="Quoc Anh Tran" w:date="2023-09-28T13:25:00Z">
        <w:r w:rsidR="008866CA" w:rsidRPr="009440C5" w:rsidDel="007E118A">
          <w:rPr>
            <w:rFonts w:cs="Times New Roman"/>
          </w:rPr>
          <w:delText>(</w:delText>
        </w:r>
        <w:r w:rsidR="008866CA" w:rsidDel="007E118A">
          <w:rPr>
            <w:rFonts w:cs="Times New Roman"/>
            <w:noProof/>
          </w:rPr>
          <w:delText>4</w:delText>
        </w:r>
        <w:r w:rsidR="008866CA" w:rsidRPr="009440C5" w:rsidDel="007E118A">
          <w:rPr>
            <w:rFonts w:cs="Times New Roman"/>
          </w:rPr>
          <w:delText>)</w:delText>
        </w:r>
      </w:del>
      <w:r w:rsidR="003C0BFC">
        <w:fldChar w:fldCharType="end"/>
      </w:r>
      <w:r w:rsidR="00686F04">
        <w:t xml:space="preserve"> which was</w:t>
      </w:r>
      <w:r w:rsidR="003C0BFC" w:rsidRPr="003C0BFC">
        <w:rPr>
          <w:bCs/>
          <w:iCs/>
          <w:szCs w:val="18"/>
        </w:rPr>
        <w:t xml:space="preserve"> used to average the mechanical behavior of the clay</w:t>
      </w:r>
      <w:r w:rsidR="000677DB">
        <w:t xml:space="preserve">; (b) </w:t>
      </w:r>
      <w:r w:rsidR="005C0AA5" w:rsidRPr="005C0AA5">
        <w:t xml:space="preserve">the stress-strain curve is </w:t>
      </w:r>
      <w:r w:rsidR="005B46B6">
        <w:t>constructed</w:t>
      </w:r>
      <w:r w:rsidR="005C0AA5" w:rsidRPr="005C0AA5">
        <w:t xml:space="preserve"> with the mesh size (1m mesh in this case) in order to prevent strain localization. </w:t>
      </w:r>
      <w:r w:rsidR="00686F04">
        <w:t xml:space="preserve">Other mesh sizes </w:t>
      </w:r>
      <w:proofErr w:type="gramStart"/>
      <w:r w:rsidR="00686F04">
        <w:t>requires</w:t>
      </w:r>
      <w:proofErr w:type="gramEnd"/>
      <w:r w:rsidR="00686F04">
        <w:t xml:space="preserve"> scaling adjustment. </w:t>
      </w:r>
      <w:r w:rsidR="005C0AA5" w:rsidRPr="005C0AA5">
        <w:t>In the literature, the scaling method has been shown to mitigate mesh dependence in landslide analysis</w:t>
      </w:r>
      <w:r w:rsidR="00DA4ED9">
        <w:t xml:space="preserve"> </w:t>
      </w:r>
      <w:r w:rsidR="005548CF">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548CF">
        <w:fldChar w:fldCharType="separate"/>
      </w:r>
      <w:r w:rsidR="005548CF">
        <w:rPr>
          <w:noProof/>
        </w:rPr>
        <w:t>(Tran &amp; Solowski, 2019)</w:t>
      </w:r>
      <w:r w:rsidR="005548CF">
        <w:fldChar w:fldCharType="end"/>
      </w:r>
      <w:r w:rsidR="005548CF">
        <w: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0B4CD567" w:rsidR="00482375" w:rsidRDefault="00482375" w:rsidP="00482375">
      <w:pPr>
        <w:pStyle w:val="Caption"/>
      </w:pPr>
      <w:bookmarkStart w:id="217" w:name="_Ref121406501"/>
      <w:r w:rsidRPr="009440C5">
        <w:t xml:space="preserve">Figure </w:t>
      </w:r>
      <w:fldSimple w:instr=" SEQ Figure \* ARABIC ">
        <w:r w:rsidR="007E118A">
          <w:rPr>
            <w:noProof/>
          </w:rPr>
          <w:t>23</w:t>
        </w:r>
      </w:fldSimple>
      <w:bookmarkEnd w:id="217"/>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72F163EB" w:rsidR="00971F90" w:rsidRDefault="001C3C65" w:rsidP="00FB60A1">
      <w:pPr>
        <w:pStyle w:val="Caption"/>
        <w:rPr>
          <w:noProof/>
        </w:rPr>
      </w:pPr>
      <w:bookmarkStart w:id="218" w:name="_Ref121406498"/>
      <w:r w:rsidRPr="009440C5">
        <w:t xml:space="preserve">Figure </w:t>
      </w:r>
      <w:fldSimple w:instr=" SEQ Figure \* ARABIC ">
        <w:r w:rsidR="007E118A">
          <w:rPr>
            <w:noProof/>
          </w:rPr>
          <w:t>24</w:t>
        </w:r>
      </w:fldSimple>
      <w:bookmarkEnd w:id="218"/>
      <w:r w:rsidRPr="009440C5">
        <w:t xml:space="preserve"> </w:t>
      </w:r>
      <w:r w:rsidR="00FB60A1" w:rsidRPr="00FB60A1">
        <w:t xml:space="preserve">Prediction of retrogression distance in the case of retrogressive slides </w:t>
      </w:r>
    </w:p>
    <w:p w14:paraId="1B68AC4F" w14:textId="3FCDECE0" w:rsidR="001C3C65" w:rsidRDefault="00B4198A" w:rsidP="00715EA5">
      <w:pPr>
        <w:pStyle w:val="Heading1"/>
      </w:pPr>
      <w:r w:rsidRPr="009440C5">
        <w:lastRenderedPageBreak/>
        <w:t>Empirical</w:t>
      </w:r>
      <w:r w:rsidR="00715EA5" w:rsidRPr="009440C5">
        <w:t xml:space="preserve"> </w:t>
      </w:r>
      <w:r w:rsidR="008840A3">
        <w:t>methods</w:t>
      </w:r>
    </w:p>
    <w:p w14:paraId="5A0515D4" w14:textId="5D80FE0F" w:rsidR="0051228E" w:rsidRPr="0051228E" w:rsidRDefault="0051228E" w:rsidP="0051228E">
      <w:r>
        <w:t>(</w:t>
      </w:r>
      <w:r w:rsidR="003C1303">
        <w:t>A</w:t>
      </w:r>
      <w:r w:rsidRPr="00FD2F77">
        <w:t>nalyzed by Agnete</w:t>
      </w:r>
      <w:r>
        <w:t xml:space="preserve">, </w:t>
      </w:r>
      <w:r w:rsidR="00F1564E">
        <w:t xml:space="preserve">manuscript </w:t>
      </w:r>
      <w:r>
        <w:t>written by Q A)</w:t>
      </w:r>
    </w:p>
    <w:p w14:paraId="7FD572B2" w14:textId="359FEA6A" w:rsidR="003100CE" w:rsidRDefault="004E63C2" w:rsidP="000F49B5">
      <w:pPr>
        <w:suppressAutoHyphens/>
        <w:overflowPunct w:val="0"/>
        <w:autoSpaceDE w:val="0"/>
        <w:autoSpaceDN w:val="0"/>
        <w:adjustRightInd w:val="0"/>
        <w:spacing w:after="0" w:line="480" w:lineRule="auto"/>
        <w:textAlignment w:val="baseline"/>
      </w:pPr>
      <w:r w:rsidRPr="009440C5">
        <w:t xml:space="preserve">In Norway, </w:t>
      </w:r>
      <w:r w:rsidR="00EB1C52" w:rsidRPr="009440C5">
        <w:t>The Norwegian Water Resources and Energy Directorate – NVE published empirical methods to estimate the retrogressive distances in the quick clay landslides based on 40 historic landslides</w:t>
      </w:r>
      <w:r w:rsidR="000B33E8">
        <w:t xml:space="preserve"> where th</w:t>
      </w:r>
      <w:r w:rsidR="005305D6">
        <w:t>e retrogressive distance higher than 100 meters</w:t>
      </w:r>
      <w:r w:rsidR="00EB1C52" w:rsidRPr="009440C5">
        <w:t xml:space="preserve">. In brief, the </w:t>
      </w:r>
      <w:r w:rsidR="009A4340" w:rsidRPr="009440C5">
        <w:t xml:space="preserve">empirical method </w:t>
      </w:r>
      <w:r w:rsidR="008D6459">
        <w:fldChar w:fldCharType="begin"/>
      </w:r>
      <w:r w:rsidR="008D6459">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8D6459">
        <w:fldChar w:fldCharType="separate"/>
      </w:r>
      <w:r w:rsidR="008D6459">
        <w:rPr>
          <w:noProof/>
        </w:rPr>
        <w:t>(Toril Wiig, 2020)</w:t>
      </w:r>
      <w:r w:rsidR="008D6459">
        <w:fldChar w:fldCharType="end"/>
      </w:r>
      <w:r w:rsidR="008D6459">
        <w:t xml:space="preserve"> </w:t>
      </w:r>
      <w:r w:rsidR="009A4340" w:rsidRPr="009440C5">
        <w:t>impl</w:t>
      </w:r>
      <w:r w:rsidR="00806331">
        <w:t>ies</w:t>
      </w:r>
      <w:r w:rsidR="009A4340" w:rsidRPr="009440C5">
        <w:t xml:space="preserve"> that a retrogressive </w:t>
      </w:r>
      <w:r w:rsidR="00603355">
        <w:t>failure</w:t>
      </w:r>
      <w:r w:rsidR="009A4340" w:rsidRPr="009440C5">
        <w:t xml:space="preserve"> </w:t>
      </w:r>
      <w:r w:rsidR="00EA4316">
        <w:t>might occur</w:t>
      </w:r>
      <w:r w:rsidR="009A4340" w:rsidRPr="009440C5">
        <w:t xml:space="preserve"> if (1) the remolded shear strength</w:t>
      </w:r>
      <w:r w:rsidR="009D6382" w:rsidRPr="009440C5">
        <w:t xml:space="preserve"> of brittle materials is lower than 1kPa </w:t>
      </w:r>
      <w:r w:rsidR="00232F27">
        <w:t xml:space="preserve">(NS8015) or </w:t>
      </w:r>
      <w:r w:rsidR="00A80295">
        <w:t xml:space="preserve">0.69 kPa (ISO 17892) </w:t>
      </w:r>
      <w:r w:rsidR="009D6382" w:rsidRPr="009440C5">
        <w:t xml:space="preserve">and the quick clay layer is deep (the ratio </w:t>
      </w:r>
      <w:r w:rsidR="00BC1B9B" w:rsidRPr="009440C5">
        <w:t xml:space="preserve">b/D &gt; 40% </w:t>
      </w:r>
      <w:r w:rsidR="00F014F3">
        <w:t>where b is the depth of the brittle materials and D i</w:t>
      </w:r>
      <w:r w:rsidR="002F2859">
        <w:t xml:space="preserve">s the depth of the sliding plane </w:t>
      </w:r>
      <w:r w:rsidR="00F014F3">
        <w:t>in</w:t>
      </w:r>
      <w:r w:rsidR="00262453">
        <w:t xml:space="preserve"> </w:t>
      </w:r>
      <w:r w:rsidR="00FD0056">
        <w:fldChar w:fldCharType="begin"/>
      </w:r>
      <w:r w:rsidR="00FD0056">
        <w:instrText xml:space="preserve"> REF _Ref120537312 \h </w:instrText>
      </w:r>
      <w:r w:rsidR="00FD0056">
        <w:fldChar w:fldCharType="separate"/>
      </w:r>
      <w:ins w:id="219" w:author="Quoc Anh Tran" w:date="2023-09-28T13:25:00Z">
        <w:r w:rsidR="007E118A" w:rsidRPr="009440C5">
          <w:t xml:space="preserve">Figure </w:t>
        </w:r>
        <w:r w:rsidR="007E118A">
          <w:rPr>
            <w:noProof/>
          </w:rPr>
          <w:t>25</w:t>
        </w:r>
      </w:ins>
      <w:del w:id="220" w:author="Quoc Anh Tran" w:date="2023-09-28T13:25:00Z">
        <w:r w:rsidR="008866CA" w:rsidRPr="009440C5" w:rsidDel="007E118A">
          <w:delText xml:space="preserve">Figure </w:delText>
        </w:r>
        <w:r w:rsidR="008866CA" w:rsidDel="007E118A">
          <w:rPr>
            <w:noProof/>
          </w:rPr>
          <w:delText>25</w:delText>
        </w:r>
      </w:del>
      <w:r w:rsidR="00FD0056">
        <w:fldChar w:fldCharType="end"/>
      </w:r>
      <w:r w:rsidR="00BC1B9B" w:rsidRPr="009440C5">
        <w:t>)</w:t>
      </w:r>
      <w:r w:rsidR="006D0BE2">
        <w:t xml:space="preserve">. </w:t>
      </w:r>
      <w:r w:rsidR="00BB3D4B">
        <w:t xml:space="preserve">The </w:t>
      </w:r>
      <w:r w:rsidR="002F18D4" w:rsidRPr="002F18D4">
        <w:t>susceptible</w:t>
      </w:r>
      <w:r w:rsidR="002F18D4">
        <w:t xml:space="preserve"> </w:t>
      </w:r>
      <w:r w:rsidR="004B36F3">
        <w:t>zone</w:t>
      </w:r>
      <w:r w:rsidR="002F18D4">
        <w:t xml:space="preserve"> to </w:t>
      </w:r>
      <w:r w:rsidR="00D6004E">
        <w:t>retrogressive failure</w:t>
      </w:r>
      <w:r w:rsidR="002F18D4">
        <w:t xml:space="preserve"> is estimated above the 1:15 line where the 1:15 line is drawn as a tangent the critical sliding plane</w:t>
      </w:r>
      <w:r w:rsidR="00225B80">
        <w:t xml:space="preserve"> and further up the slope (</w:t>
      </w:r>
      <w:r w:rsidR="00225B80">
        <w:fldChar w:fldCharType="begin"/>
      </w:r>
      <w:r w:rsidR="00225B80">
        <w:instrText xml:space="preserve"> REF _Ref120537312 \h </w:instrText>
      </w:r>
      <w:r w:rsidR="00225B80">
        <w:fldChar w:fldCharType="separate"/>
      </w:r>
      <w:ins w:id="221" w:author="Quoc Anh Tran" w:date="2023-09-28T13:25:00Z">
        <w:r w:rsidR="007E118A" w:rsidRPr="009440C5">
          <w:t xml:space="preserve">Figure </w:t>
        </w:r>
        <w:r w:rsidR="007E118A">
          <w:rPr>
            <w:noProof/>
          </w:rPr>
          <w:t>25</w:t>
        </w:r>
      </w:ins>
      <w:del w:id="222" w:author="Quoc Anh Tran" w:date="2023-09-28T13:25:00Z">
        <w:r w:rsidR="008866CA" w:rsidRPr="009440C5" w:rsidDel="007E118A">
          <w:delText xml:space="preserve">Figure </w:delText>
        </w:r>
        <w:r w:rsidR="008866CA" w:rsidDel="007E118A">
          <w:rPr>
            <w:noProof/>
          </w:rPr>
          <w:delText>25</w:delText>
        </w:r>
      </w:del>
      <w:r w:rsidR="00225B80">
        <w:fldChar w:fldCharType="end"/>
      </w:r>
      <w:r w:rsidR="00225B80" w:rsidRPr="009440C5">
        <w:t>)</w:t>
      </w:r>
      <w:r w:rsidR="00225B80">
        <w:t xml:space="preserve">. However, </w:t>
      </w:r>
      <w:r w:rsidR="003F02E1">
        <w:t>the start of th</w:t>
      </w:r>
      <w:r w:rsidR="0063681B">
        <w:t>e</w:t>
      </w:r>
      <w:r w:rsidR="00BB300D">
        <w:t xml:space="preserve"> </w:t>
      </w:r>
      <w:r w:rsidR="003F02E1">
        <w:t>1:15 line is set to a maximum depth of 0.25H</w:t>
      </w:r>
      <w:r w:rsidR="00BE26B8">
        <w:t xml:space="preserve"> where H is the slope height from where the sliding plane emerges down the slope.</w:t>
      </w:r>
    </w:p>
    <w:p w14:paraId="6F798FA0" w14:textId="485D4872" w:rsidR="007A42AE" w:rsidRDefault="007A42AE" w:rsidP="00B60502">
      <w:pPr>
        <w:suppressAutoHyphens/>
        <w:overflowPunct w:val="0"/>
        <w:autoSpaceDE w:val="0"/>
        <w:autoSpaceDN w:val="0"/>
        <w:adjustRightInd w:val="0"/>
        <w:spacing w:after="0" w:line="240" w:lineRule="auto"/>
        <w:jc w:val="center"/>
        <w:textAlignment w:val="baseline"/>
      </w:pPr>
      <w:r>
        <w:rPr>
          <w:noProof/>
        </w:rPr>
        <w:drawing>
          <wp:inline distT="0" distB="0" distL="0" distR="0" wp14:anchorId="2B897D57" wp14:editId="2BA3D3DA">
            <wp:extent cx="5088704" cy="137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88704" cy="1371600"/>
                    </a:xfrm>
                    <a:prstGeom prst="rect">
                      <a:avLst/>
                    </a:prstGeom>
                    <a:noFill/>
                    <a:ln>
                      <a:noFill/>
                    </a:ln>
                  </pic:spPr>
                </pic:pic>
              </a:graphicData>
            </a:graphic>
          </wp:inline>
        </w:drawing>
      </w:r>
    </w:p>
    <w:p w14:paraId="1560958E" w14:textId="7CE3B76C" w:rsidR="00BA263D" w:rsidRDefault="00262453" w:rsidP="00262453">
      <w:pPr>
        <w:pStyle w:val="Caption"/>
      </w:pPr>
      <w:bookmarkStart w:id="223" w:name="_Ref120537312"/>
      <w:r w:rsidRPr="009440C5">
        <w:t xml:space="preserve">Figure </w:t>
      </w:r>
      <w:fldSimple w:instr=" SEQ Figure \* ARABIC ">
        <w:r w:rsidR="007E118A">
          <w:rPr>
            <w:noProof/>
          </w:rPr>
          <w:t>25</w:t>
        </w:r>
      </w:fldSimple>
      <w:bookmarkEnd w:id="223"/>
      <w:r w:rsidRPr="009440C5">
        <w:t xml:space="preserve"> </w:t>
      </w:r>
      <w:r>
        <w:t>Empirical model from NVE</w:t>
      </w:r>
      <w:r w:rsidR="003435DD">
        <w:t xml:space="preserve"> </w:t>
      </w:r>
      <w:r w:rsidR="00FD0056">
        <w:fldChar w:fldCharType="begin"/>
      </w:r>
      <w:r w:rsidR="00FD0056">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FD0056">
        <w:fldChar w:fldCharType="separate"/>
      </w:r>
      <w:r w:rsidR="00FD0056">
        <w:rPr>
          <w:noProof/>
        </w:rPr>
        <w:t>(Toril Wiig, 2020)</w:t>
      </w:r>
      <w:r w:rsidR="00FD0056">
        <w:fldChar w:fldCharType="end"/>
      </w:r>
    </w:p>
    <w:p w14:paraId="4C8273F3" w14:textId="0632C54D" w:rsidR="003554B4" w:rsidRDefault="003554B4" w:rsidP="003554B4">
      <w:pPr>
        <w:suppressAutoHyphens/>
        <w:overflowPunct w:val="0"/>
        <w:autoSpaceDE w:val="0"/>
        <w:autoSpaceDN w:val="0"/>
        <w:adjustRightInd w:val="0"/>
        <w:spacing w:after="0" w:line="480" w:lineRule="auto"/>
        <w:textAlignment w:val="baseline"/>
      </w:pPr>
      <w:r w:rsidRPr="00205EB1">
        <w:t>As an example of a conservative approach, Rogstad</w:t>
      </w:r>
      <w:r>
        <w:t xml:space="preserve"> </w:t>
      </w:r>
      <w:r>
        <w:fldChar w:fldCharType="begin"/>
      </w:r>
      <w:r>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fldChar w:fldCharType="separate"/>
      </w:r>
      <w:r>
        <w:rPr>
          <w:noProof/>
        </w:rPr>
        <w:t>(Rogstad, 2021)</w:t>
      </w:r>
      <w:r>
        <w:fldChar w:fldCharType="end"/>
      </w:r>
      <w:r w:rsidRPr="009440C5">
        <w:t xml:space="preserve"> </w:t>
      </w:r>
      <w:r w:rsidRPr="004A128E">
        <w:t xml:space="preserve">estimated the susceptible zone to </w:t>
      </w:r>
      <w:r>
        <w:t>retrogressive failure</w:t>
      </w:r>
      <w:r w:rsidRPr="004A128E">
        <w:t xml:space="preserve"> in the Gjerdrum landslide using three methods </w:t>
      </w:r>
      <w:r>
        <w:t xml:space="preserve">(see </w:t>
      </w:r>
      <w:r>
        <w:fldChar w:fldCharType="begin"/>
      </w:r>
      <w:r>
        <w:instrText xml:space="preserve"> REF _Ref120538183 \h </w:instrText>
      </w:r>
      <w:r>
        <w:fldChar w:fldCharType="separate"/>
      </w:r>
      <w:ins w:id="224" w:author="Quoc Anh Tran" w:date="2023-09-28T13:25:00Z">
        <w:r w:rsidR="007E118A" w:rsidRPr="009440C5">
          <w:t xml:space="preserve">Figure </w:t>
        </w:r>
        <w:r w:rsidR="007E118A">
          <w:rPr>
            <w:noProof/>
          </w:rPr>
          <w:t>26</w:t>
        </w:r>
      </w:ins>
      <w:del w:id="225" w:author="Quoc Anh Tran" w:date="2023-09-28T13:25:00Z">
        <w:r w:rsidR="008866CA" w:rsidRPr="009440C5" w:rsidDel="007E118A">
          <w:delText xml:space="preserve">Figure </w:delText>
        </w:r>
        <w:r w:rsidR="008866CA" w:rsidDel="007E118A">
          <w:rPr>
            <w:noProof/>
          </w:rPr>
          <w:delText>26</w:delText>
        </w:r>
      </w:del>
      <w:r>
        <w:fldChar w:fldCharType="end"/>
      </w:r>
      <w:r>
        <w:t xml:space="preserve">) </w:t>
      </w:r>
      <w:r w:rsidRPr="004A128E">
        <w:t xml:space="preserve">without </w:t>
      </w:r>
      <w:r>
        <w:t>requiring</w:t>
      </w:r>
      <w:r w:rsidRPr="004A128E">
        <w:t xml:space="preserve"> a stability analysis. Assuming that there is only a digital terrain model, method A draws the 1:15 line straight up the slope from the toe to the surface. Method B, on the other hand, assumes that there is a digital terrain model and bedrock morphology, and the 1:15 line changes to 1:3 as it approaches the bedrock surface. Method C, also known as the NGI method</w:t>
      </w:r>
      <w:r>
        <w:t xml:space="preserve"> </w:t>
      </w:r>
      <w:r>
        <w:fldChar w:fldCharType="begin"/>
      </w:r>
      <w:r>
        <w:instrText xml:space="preserve"> ADDIN EN.CITE &lt;EndNote&gt;&lt;Cite&gt;&lt;Author&gt;Gregersen&lt;/Author&gt;&lt;Year&gt;2010&lt;/Year&gt;&lt;RecNum&gt;101&lt;/RecNum&gt;&lt;DisplayText&gt;(Gregersen, 2010)&lt;/DisplayText&gt;&lt;record&gt;&lt;rec-number&gt;101&lt;/rec-number&gt;&lt;foreign-keys&gt;&lt;key app="EN" db-id="awvzartfmf59zresv9o5rxsaffd9s0d559t0" timestamp="1669913266"&gt;101&lt;/key&gt;&lt;/foreign-keys&gt;&lt;ref-type name="Report"&gt;27&lt;/ref-type&gt;&lt;contributors&gt;&lt;authors&gt;&lt;author&gt;Gregersen, O.&lt;/author&gt;&lt;/authors&gt;&lt;/contributors&gt;&lt;titles&gt;&lt;title&gt;O. 20091655-00-16-TN Sande, Gunnestad. Utstrekning av eventuelt kvikkleireskred&lt;/title&gt;&lt;/titles&gt;&lt;dates&gt;&lt;year&gt;2010&lt;/year&gt;&lt;/dates&gt;&lt;pub-location&gt;NGI&lt;/pub-location&gt;&lt;urls&gt;&lt;/urls&gt;&lt;/record&gt;&lt;/Cite&gt;&lt;/EndNote&gt;</w:instrText>
      </w:r>
      <w:r>
        <w:fldChar w:fldCharType="separate"/>
      </w:r>
      <w:r>
        <w:rPr>
          <w:noProof/>
        </w:rPr>
        <w:t>(Gregersen, 2010)</w:t>
      </w:r>
      <w:r>
        <w:fldChar w:fldCharType="end"/>
      </w:r>
      <w:r>
        <w:t xml:space="preserve">, </w:t>
      </w:r>
      <w:r w:rsidRPr="002D1CD2">
        <w:t xml:space="preserve">requires that the morphology of the </w:t>
      </w:r>
      <w:r>
        <w:t>quick</w:t>
      </w:r>
      <w:r w:rsidRPr="002D1CD2">
        <w:t xml:space="preserve"> clay layer is known so that the 1:15 line changes to a 1:3 line as it approaches </w:t>
      </w:r>
      <w:r>
        <w:t xml:space="preserve">the </w:t>
      </w:r>
      <w:r w:rsidRPr="002D1CD2">
        <w:t xml:space="preserve">bedrock or the end of the </w:t>
      </w:r>
      <w:r>
        <w:lastRenderedPageBreak/>
        <w:t>quick</w:t>
      </w:r>
      <w:r w:rsidRPr="002D1CD2">
        <w:t xml:space="preserve"> clay layer.</w:t>
      </w:r>
      <w:r>
        <w:t xml:space="preserve"> These methods adopt for 2D analysis with simplified soil layers. In 3D, multiple cross sections are determined to perform empirical analysis (see </w:t>
      </w:r>
      <w:r>
        <w:fldChar w:fldCharType="begin"/>
      </w:r>
      <w:r>
        <w:instrText xml:space="preserve"> REF _Ref120809849 \h </w:instrText>
      </w:r>
      <w:r>
        <w:fldChar w:fldCharType="separate"/>
      </w:r>
      <w:ins w:id="226" w:author="Quoc Anh Tran" w:date="2023-09-28T13:25:00Z">
        <w:r w:rsidR="007E118A" w:rsidRPr="009440C5">
          <w:t xml:space="preserve">Figure </w:t>
        </w:r>
        <w:r w:rsidR="007E118A">
          <w:rPr>
            <w:noProof/>
          </w:rPr>
          <w:t>27</w:t>
        </w:r>
      </w:ins>
      <w:del w:id="227" w:author="Quoc Anh Tran" w:date="2023-09-28T13:25:00Z">
        <w:r w:rsidR="008866CA" w:rsidRPr="009440C5" w:rsidDel="007E118A">
          <w:delText xml:space="preserve">Figure </w:delText>
        </w:r>
        <w:r w:rsidR="008866CA" w:rsidDel="007E118A">
          <w:rPr>
            <w:noProof/>
          </w:rPr>
          <w:delText>27</w:delText>
        </w:r>
      </w:del>
      <w:r>
        <w:fldChar w:fldCharType="end"/>
      </w:r>
      <w:r>
        <w:t>).</w:t>
      </w:r>
      <w:r w:rsidRPr="009C6BCE">
        <w:t xml:space="preserve"> </w:t>
      </w:r>
      <w:r>
        <w:t xml:space="preserve">We show that the numerical and empirical methods show a satisfactory agreement in terms of retrogression distances. There is a discrepancy between the numerical simulations and the observation in the blue zone (see </w:t>
      </w:r>
      <w:r>
        <w:fldChar w:fldCharType="begin"/>
      </w:r>
      <w:r>
        <w:instrText xml:space="preserve"> REF _Ref120884149 \h </w:instrText>
      </w:r>
      <w:r>
        <w:fldChar w:fldCharType="separate"/>
      </w:r>
      <w:ins w:id="228" w:author="Quoc Anh Tran" w:date="2023-09-28T13:25:00Z">
        <w:r w:rsidR="007E118A" w:rsidRPr="009440C5">
          <w:t xml:space="preserve">Figure </w:t>
        </w:r>
        <w:r w:rsidR="007E118A">
          <w:rPr>
            <w:noProof/>
          </w:rPr>
          <w:t>28</w:t>
        </w:r>
      </w:ins>
      <w:del w:id="229" w:author="Quoc Anh Tran" w:date="2023-09-28T13:25:00Z">
        <w:r w:rsidR="008866CA" w:rsidRPr="009440C5" w:rsidDel="007E118A">
          <w:delText xml:space="preserve">Figure </w:delText>
        </w:r>
        <w:r w:rsidR="008866CA" w:rsidDel="007E118A">
          <w:rPr>
            <w:noProof/>
          </w:rPr>
          <w:delText>28</w:delText>
        </w:r>
      </w:del>
      <w:r>
        <w:fldChar w:fldCharType="end"/>
      </w:r>
      <w:r>
        <w:t xml:space="preserve">) because this area has a low elevation with the high undrained shear strength. The implication in Figure 22 is that detecting the quick clay layers are crucial for estimating the retrogressive distances for both numerical and empirical methods. Recent preliminary study on the Gjerdrum landslide </w:t>
      </w:r>
      <w:r>
        <w:fldChar w:fldCharType="begin"/>
      </w:r>
      <w:r>
        <w:instrText xml:space="preserve"> ADDIN EN.CITE &lt;EndNote&gt;&lt;Cite&gt;&lt;Author&gt;Tran&lt;/Author&gt;&lt;Year&gt;2022&lt;/Year&gt;&lt;RecNum&gt;102&lt;/RecNum&gt;&lt;DisplayText&gt;(Tran et al., 2022)&lt;/DisplayText&gt;&lt;record&gt;&lt;rec-number&gt;102&lt;/rec-number&gt;&lt;foreign-keys&gt;&lt;key app="EN" db-id="awvzartfmf59zresv9o5rxsaffd9s0d559t0" timestamp="1670501201"&gt;102&lt;/key&gt;&lt;/foreign-keys&gt;&lt;ref-type name="Conference Proceedings"&gt;10&lt;/ref-type&gt;&lt;contributors&gt;&lt;authors&gt;&lt;author&gt;Q. A. Tran&lt;/author&gt;&lt;author&gt;A. Rogstad&lt;/author&gt;&lt;author&gt;G. Grimstad&lt;/author&gt;&lt;author&gt;S.r Nordal&lt;/author&gt;&lt;author&gt;G. Habtu Alene&lt;/author&gt;&lt;/authors&gt;&lt;/contributors&gt;&lt;titles&gt;&lt;title&gt;Preliminary study of 3D large deformation modeling of the Gjerdrum 2020 sensitive clay landslide&lt;/title&gt;&lt;secondary-title&gt;the 8th Canadian Conference on Geotechnique and Natural HazardsAt: Quebec, Canada&lt;/secondary-title&gt;&lt;/titles&gt;&lt;dates&gt;&lt;year&gt;2022&lt;/year&gt;&lt;/dates&gt;&lt;urls&gt;&lt;/urls&gt;&lt;/record&gt;&lt;/Cite&gt;&lt;/EndNote&gt;</w:instrText>
      </w:r>
      <w:r>
        <w:fldChar w:fldCharType="separate"/>
      </w:r>
      <w:r>
        <w:rPr>
          <w:noProof/>
        </w:rPr>
        <w:t>(Tran et al., 2022)</w:t>
      </w:r>
      <w:r>
        <w:fldChar w:fldCharType="end"/>
      </w:r>
      <w:r>
        <w:t xml:space="preserve"> showed that the 3D model overestimated the retrogressive distance without the detection of the quick clay layers. On the other words, the retrogressive distances could be overestimated if the quick clay layers are unknown.</w:t>
      </w:r>
    </w:p>
    <w:p w14:paraId="58D9B57E" w14:textId="4483B84C" w:rsidR="00715EA5" w:rsidRPr="009440C5" w:rsidRDefault="00715EA5" w:rsidP="00E96BCC">
      <w:pPr>
        <w:suppressAutoHyphens/>
        <w:overflowPunct w:val="0"/>
        <w:autoSpaceDE w:val="0"/>
        <w:autoSpaceDN w:val="0"/>
        <w:adjustRightInd w:val="0"/>
        <w:spacing w:after="0" w:line="240" w:lineRule="auto"/>
        <w:textAlignment w:val="baseline"/>
      </w:pPr>
      <w:r w:rsidRPr="009440C5">
        <w:rPr>
          <w:noProof/>
        </w:rPr>
        <w:drawing>
          <wp:inline distT="0" distB="0" distL="0" distR="0" wp14:anchorId="68E3B951" wp14:editId="286FB8B7">
            <wp:extent cx="5731510" cy="1362710"/>
            <wp:effectExtent l="0" t="0" r="2540" b="889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a:blip r:embed="rId40"/>
                    <a:stretch>
                      <a:fillRect/>
                    </a:stretch>
                  </pic:blipFill>
                  <pic:spPr>
                    <a:xfrm>
                      <a:off x="0" y="0"/>
                      <a:ext cx="5731510" cy="1362710"/>
                    </a:xfrm>
                    <a:prstGeom prst="rect">
                      <a:avLst/>
                    </a:prstGeom>
                  </pic:spPr>
                </pic:pic>
              </a:graphicData>
            </a:graphic>
          </wp:inline>
        </w:drawing>
      </w:r>
    </w:p>
    <w:p w14:paraId="6B2874FE" w14:textId="711FADFA" w:rsidR="00891F84" w:rsidRPr="009440C5" w:rsidRDefault="00891F84" w:rsidP="00E96BCC">
      <w:pPr>
        <w:spacing w:after="0" w:line="240" w:lineRule="auto"/>
        <w:jc w:val="center"/>
      </w:pPr>
      <w:r w:rsidRPr="009440C5">
        <w:t xml:space="preserve">Method </w:t>
      </w:r>
      <w:r w:rsidR="00122A27" w:rsidRPr="009440C5">
        <w:t xml:space="preserve">A: </w:t>
      </w:r>
      <w:r w:rsidR="00175E80">
        <w:t>1:15</w:t>
      </w:r>
      <w:r w:rsidR="00122A27" w:rsidRPr="009440C5">
        <w:t xml:space="preserve"> </w:t>
      </w:r>
      <w:r w:rsidR="00175E80">
        <w:t>line</w:t>
      </w:r>
      <w:r w:rsidR="00122A27" w:rsidRPr="009440C5">
        <w:t xml:space="preserve"> with no information on bedrock or quick clay layers</w:t>
      </w:r>
    </w:p>
    <w:p w14:paraId="7DE26255" w14:textId="5B334DA3" w:rsidR="00715EA5" w:rsidRPr="009440C5" w:rsidRDefault="00715EA5" w:rsidP="00B60502">
      <w:pPr>
        <w:spacing w:after="0" w:line="240" w:lineRule="auto"/>
        <w:jc w:val="center"/>
      </w:pPr>
      <w:r w:rsidRPr="009440C5">
        <w:rPr>
          <w:noProof/>
        </w:rPr>
        <w:drawing>
          <wp:inline distT="0" distB="0" distL="0" distR="0" wp14:anchorId="7CF1F305" wp14:editId="202259CA">
            <wp:extent cx="5470641" cy="1371600"/>
            <wp:effectExtent l="0" t="0" r="0" b="0"/>
            <wp:docPr id="26" name="Picture 26"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unnel chart&#10;&#10;Description automatically generated"/>
                    <pic:cNvPicPr/>
                  </pic:nvPicPr>
                  <pic:blipFill>
                    <a:blip r:embed="rId41"/>
                    <a:stretch>
                      <a:fillRect/>
                    </a:stretch>
                  </pic:blipFill>
                  <pic:spPr>
                    <a:xfrm>
                      <a:off x="0" y="0"/>
                      <a:ext cx="5470641" cy="1371600"/>
                    </a:xfrm>
                    <a:prstGeom prst="rect">
                      <a:avLst/>
                    </a:prstGeom>
                  </pic:spPr>
                </pic:pic>
              </a:graphicData>
            </a:graphic>
          </wp:inline>
        </w:drawing>
      </w:r>
    </w:p>
    <w:p w14:paraId="5A365089" w14:textId="67624575" w:rsidR="00122A27" w:rsidRPr="009440C5" w:rsidRDefault="00122A27" w:rsidP="00E96BCC">
      <w:pPr>
        <w:spacing w:after="0" w:line="240" w:lineRule="auto"/>
        <w:jc w:val="center"/>
      </w:pPr>
      <w:r w:rsidRPr="009440C5">
        <w:t xml:space="preserve">Method </w:t>
      </w:r>
      <w:r w:rsidR="00473D51" w:rsidRPr="009440C5">
        <w:t>B</w:t>
      </w:r>
      <w:r w:rsidRPr="009440C5">
        <w:t xml:space="preserve">: </w:t>
      </w:r>
      <w:r w:rsidR="00175E80">
        <w:t>1:15</w:t>
      </w:r>
      <w:r w:rsidR="00175E80" w:rsidRPr="009440C5">
        <w:t xml:space="preserve"> </w:t>
      </w:r>
      <w:r w:rsidR="00175E80">
        <w:t>line</w:t>
      </w:r>
      <w:r w:rsidR="00175E80" w:rsidRPr="009440C5">
        <w:t xml:space="preserve"> </w:t>
      </w:r>
      <w:r w:rsidRPr="009440C5">
        <w:t xml:space="preserve">with information on bedrock </w:t>
      </w:r>
      <w:r w:rsidR="00473D51" w:rsidRPr="009440C5">
        <w:t>only</w:t>
      </w:r>
    </w:p>
    <w:p w14:paraId="215F466F" w14:textId="210E96C5" w:rsidR="00715EA5" w:rsidRPr="009440C5" w:rsidRDefault="00715EA5" w:rsidP="00B60502">
      <w:pPr>
        <w:spacing w:after="0" w:line="240" w:lineRule="auto"/>
        <w:jc w:val="center"/>
      </w:pPr>
      <w:r w:rsidRPr="009440C5">
        <w:rPr>
          <w:noProof/>
        </w:rPr>
        <w:drawing>
          <wp:inline distT="0" distB="0" distL="0" distR="0" wp14:anchorId="53560BA7" wp14:editId="1F992F86">
            <wp:extent cx="5477903" cy="1371600"/>
            <wp:effectExtent l="0" t="0" r="8890" b="0"/>
            <wp:docPr id="27" name="Picture 27"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weapon&#10;&#10;Description automatically generated"/>
                    <pic:cNvPicPr/>
                  </pic:nvPicPr>
                  <pic:blipFill>
                    <a:blip r:embed="rId42"/>
                    <a:stretch>
                      <a:fillRect/>
                    </a:stretch>
                  </pic:blipFill>
                  <pic:spPr>
                    <a:xfrm>
                      <a:off x="0" y="0"/>
                      <a:ext cx="5477903" cy="1371600"/>
                    </a:xfrm>
                    <a:prstGeom prst="rect">
                      <a:avLst/>
                    </a:prstGeom>
                  </pic:spPr>
                </pic:pic>
              </a:graphicData>
            </a:graphic>
          </wp:inline>
        </w:drawing>
      </w:r>
    </w:p>
    <w:p w14:paraId="4C6BB3C6" w14:textId="381138C6" w:rsidR="00122A27" w:rsidRPr="009440C5" w:rsidRDefault="00122A27" w:rsidP="00822A9F">
      <w:pPr>
        <w:spacing w:after="120" w:line="240" w:lineRule="auto"/>
        <w:jc w:val="center"/>
      </w:pPr>
      <w:r w:rsidRPr="009440C5">
        <w:t xml:space="preserve">Method </w:t>
      </w:r>
      <w:r w:rsidR="00473D51" w:rsidRPr="009440C5">
        <w:t>C</w:t>
      </w:r>
      <w:r w:rsidRPr="009440C5">
        <w:t xml:space="preserve">: </w:t>
      </w:r>
      <w:r w:rsidR="00175E80">
        <w:t>1:15</w:t>
      </w:r>
      <w:r w:rsidR="00175E80" w:rsidRPr="009440C5">
        <w:t xml:space="preserve"> </w:t>
      </w:r>
      <w:r w:rsidR="00175E80">
        <w:t>line</w:t>
      </w:r>
      <w:r w:rsidR="00175E80" w:rsidRPr="009440C5">
        <w:t xml:space="preserve"> </w:t>
      </w:r>
      <w:r w:rsidRPr="009440C5">
        <w:t>with information on bedrock or quick clay layers</w:t>
      </w:r>
    </w:p>
    <w:p w14:paraId="7679CAEB" w14:textId="588BBCF7" w:rsidR="0070394C" w:rsidRDefault="0070394C" w:rsidP="0070394C">
      <w:pPr>
        <w:pStyle w:val="Caption"/>
      </w:pPr>
      <w:bookmarkStart w:id="230" w:name="_Ref120538183"/>
      <w:r w:rsidRPr="009440C5">
        <w:t xml:space="preserve">Figure </w:t>
      </w:r>
      <w:fldSimple w:instr=" SEQ Figure \* ARABIC ">
        <w:r w:rsidR="007E118A">
          <w:rPr>
            <w:noProof/>
          </w:rPr>
          <w:t>26</w:t>
        </w:r>
      </w:fldSimple>
      <w:bookmarkEnd w:id="230"/>
      <w:r w:rsidRPr="009440C5">
        <w:t xml:space="preserve"> Different </w:t>
      </w:r>
      <w:r w:rsidR="00B852CD">
        <w:t>empirical</w:t>
      </w:r>
      <w:r w:rsidRPr="009440C5">
        <w:t xml:space="preserve"> </w:t>
      </w:r>
      <w:r w:rsidR="00B852CD">
        <w:t>methods</w:t>
      </w:r>
      <w:r w:rsidR="00133968">
        <w:t xml:space="preserve"> </w:t>
      </w:r>
      <w:r w:rsidR="00133968">
        <w:fldChar w:fldCharType="begin"/>
      </w:r>
      <w:r w:rsidR="00133968">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133968">
        <w:fldChar w:fldCharType="separate"/>
      </w:r>
      <w:r w:rsidR="00133968">
        <w:rPr>
          <w:noProof/>
        </w:rPr>
        <w:t>(Rogstad, 2021)</w:t>
      </w:r>
      <w:r w:rsidR="00133968">
        <w:fldChar w:fldCharType="end"/>
      </w:r>
    </w:p>
    <w:p w14:paraId="40FA543A" w14:textId="30F9C44F" w:rsidR="00AA0847" w:rsidRPr="009440C5" w:rsidRDefault="00405A97" w:rsidP="00781513">
      <w:pPr>
        <w:spacing w:after="0" w:line="240" w:lineRule="auto"/>
        <w:jc w:val="center"/>
      </w:pPr>
      <w:r>
        <w:rPr>
          <w:noProof/>
        </w:rPr>
        <w:lastRenderedPageBreak/>
        <mc:AlternateContent>
          <mc:Choice Requires="wps">
            <w:drawing>
              <wp:anchor distT="0" distB="0" distL="114300" distR="114300" simplePos="0" relativeHeight="251665408" behindDoc="0" locked="0" layoutInCell="1" allowOverlap="1" wp14:anchorId="78ECD866" wp14:editId="142C4C31">
                <wp:simplePos x="0" y="0"/>
                <wp:positionH relativeFrom="column">
                  <wp:posOffset>2400300</wp:posOffset>
                </wp:positionH>
                <wp:positionV relativeFrom="paragraph">
                  <wp:posOffset>1805320</wp:posOffset>
                </wp:positionV>
                <wp:extent cx="757127" cy="533843"/>
                <wp:effectExtent l="19050" t="19050" r="24130" b="19050"/>
                <wp:wrapNone/>
                <wp:docPr id="10" name="Freeform: Shape 10"/>
                <wp:cNvGraphicFramePr/>
                <a:graphic xmlns:a="http://schemas.openxmlformats.org/drawingml/2006/main">
                  <a:graphicData uri="http://schemas.microsoft.com/office/word/2010/wordprocessingShape">
                    <wps:wsp>
                      <wps:cNvSpPr/>
                      <wps:spPr>
                        <a:xfrm>
                          <a:off x="0" y="0"/>
                          <a:ext cx="757127" cy="533843"/>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rgbClr val="00B0F0">
                            <a:alpha val="30000"/>
                          </a:srgbClr>
                        </a:solidFill>
                        <a:ln w="381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E204C0" id="Freeform: Shape 10" o:spid="_x0000_s1026" style="position:absolute;margin-left:189pt;margin-top:142.15pt;width:59.6pt;height:4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" path="m,820922c168349,480680,336698,140439,478465,34113,620232,-72213,806302,96136,850604,182968v44302,86832,24810,264042,-106325,372140c613144,663206,-62023,765988,63795,831555e" fillcolor="#00b0f0" strokecolor="#1f3763 [1604]" strokeweight="3pt">
                <v:fill opacity="19789f"/>
                <v:stroke joinstyle="miter"/>
                <v:path arrowok="t" o:connecttype="custom" o:connectlocs="0,527017;415441,21900;738561,117462;646241,356369;55392,533843" o:connectangles="0,0,0,0,0"/>
              </v:shape>
            </w:pict>
          </mc:Fallback>
        </mc:AlternateContent>
      </w:r>
      <w:r w:rsidR="00AA0847" w:rsidRPr="009440C5">
        <w:rPr>
          <w:noProof/>
        </w:rPr>
        <w:drawing>
          <wp:inline distT="0" distB="0" distL="0" distR="0" wp14:anchorId="261186AE" wp14:editId="33A21D74">
            <wp:extent cx="3189767" cy="43326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8741" cy="4358427"/>
                    </a:xfrm>
                    <a:prstGeom prst="rect">
                      <a:avLst/>
                    </a:prstGeom>
                    <a:noFill/>
                    <a:ln>
                      <a:noFill/>
                    </a:ln>
                  </pic:spPr>
                </pic:pic>
              </a:graphicData>
            </a:graphic>
          </wp:inline>
        </w:drawing>
      </w:r>
    </w:p>
    <w:p w14:paraId="5E7E15A7" w14:textId="40D96E2A" w:rsidR="00AA0847" w:rsidRPr="009440C5" w:rsidRDefault="00AA0847" w:rsidP="00AA0847">
      <w:pPr>
        <w:pStyle w:val="Caption"/>
      </w:pPr>
      <w:bookmarkStart w:id="231" w:name="_Ref120809849"/>
      <w:r w:rsidRPr="009440C5">
        <w:t xml:space="preserve">Figure </w:t>
      </w:r>
      <w:fldSimple w:instr=" SEQ Figure \* ARABIC ">
        <w:r w:rsidR="007E118A">
          <w:rPr>
            <w:noProof/>
          </w:rPr>
          <w:t>27</w:t>
        </w:r>
      </w:fldSimple>
      <w:bookmarkEnd w:id="231"/>
      <w:r w:rsidRPr="009440C5">
        <w:t xml:space="preserve"> Different cross-section</w:t>
      </w:r>
      <w:r w:rsidR="00781513">
        <w:t xml:space="preserve"> for empirical analysis</w:t>
      </w:r>
      <w:r w:rsidR="00133968">
        <w:t xml:space="preserve"> </w:t>
      </w:r>
      <w:r w:rsidR="00A7374B">
        <w:fldChar w:fldCharType="begin"/>
      </w:r>
      <w:r w:rsidR="00A7374B">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A7374B">
        <w:fldChar w:fldCharType="separate"/>
      </w:r>
      <w:r w:rsidR="00A7374B">
        <w:rPr>
          <w:noProof/>
        </w:rPr>
        <w:t>(Rogstad, 2021)</w:t>
      </w:r>
      <w:r w:rsidR="00A7374B">
        <w:fldChar w:fldCharType="end"/>
      </w:r>
    </w:p>
    <w:p w14:paraId="16F0F7CD" w14:textId="1DD6B941" w:rsidR="00715EA5" w:rsidRPr="009440C5" w:rsidRDefault="00F20775" w:rsidP="00715EA5">
      <w:pPr>
        <w:jc w:val="center"/>
      </w:pPr>
      <w:r>
        <w:rPr>
          <w:noProof/>
        </w:rPr>
        <mc:AlternateContent>
          <mc:Choice Requires="wps">
            <w:drawing>
              <wp:anchor distT="0" distB="0" distL="114300" distR="114300" simplePos="0" relativeHeight="251663360" behindDoc="0" locked="0" layoutInCell="1" allowOverlap="1" wp14:anchorId="1F3EE0BB" wp14:editId="628A7718">
                <wp:simplePos x="0" y="0"/>
                <wp:positionH relativeFrom="column">
                  <wp:posOffset>2742609</wp:posOffset>
                </wp:positionH>
                <wp:positionV relativeFrom="paragraph">
                  <wp:posOffset>1903568</wp:posOffset>
                </wp:positionV>
                <wp:extent cx="656811" cy="456461"/>
                <wp:effectExtent l="19050" t="19050" r="10160" b="20320"/>
                <wp:wrapNone/>
                <wp:docPr id="7" name="Freeform: Shape 7"/>
                <wp:cNvGraphicFramePr/>
                <a:graphic xmlns:a="http://schemas.openxmlformats.org/drawingml/2006/main">
                  <a:graphicData uri="http://schemas.microsoft.com/office/word/2010/wordprocessingShape">
                    <wps:wsp>
                      <wps:cNvSpPr/>
                      <wps:spPr>
                        <a:xfrm>
                          <a:off x="0" y="0"/>
                          <a:ext cx="656811" cy="456461"/>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chemeClr val="accent5">
                            <a:lumMod val="75000"/>
                            <a:alpha val="30000"/>
                          </a:schemeClr>
                        </a:solidFill>
                        <a:ln w="38100">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993863A" id="Freeform: Shape 7" o:spid="_x0000_s1026" style="position:absolute;margin-left:215.95pt;margin-top:149.9pt;width:51.7pt;height:3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" path="m,820922c168349,480680,336698,140439,478465,34113,620232,-72213,806302,96136,850604,182968v44302,86832,24810,264042,-106325,372140c613144,663206,-62023,765988,63795,831555e" fillcolor="#2e74b5 [2408]" strokecolor="#2e74b5 [2408]" strokeweight="3pt">
                <v:fill opacity="19789f"/>
                <v:stroke joinstyle="miter"/>
                <v:path arrowok="t" o:connecttype="custom" o:connectlocs="0,450624;360397,18725;640705,100436;560617,304712;48053,456461" o:connectangles="0,0,0,0,0"/>
              </v:shape>
            </w:pict>
          </mc:Fallback>
        </mc:AlternateContent>
      </w:r>
      <w:r w:rsidR="00C12E5C" w:rsidRPr="009440C5">
        <w:rPr>
          <w:noProof/>
        </w:rPr>
        <w:drawing>
          <wp:inline distT="0" distB="0" distL="0" distR="0" wp14:anchorId="32ACA127" wp14:editId="074F8E34">
            <wp:extent cx="3519231" cy="3500053"/>
            <wp:effectExtent l="0" t="0" r="5080" b="5715"/>
            <wp:docPr id="9" name="Picture 15">
              <a:extLst xmlns:a="http://schemas.openxmlformats.org/drawingml/2006/main">
                <a:ext uri="{FF2B5EF4-FFF2-40B4-BE49-F238E27FC236}">
                  <a16:creationId xmlns:a16="http://schemas.microsoft.com/office/drawing/2014/main" id="{8CF34A40-BE1B-1207-7FE7-267949E17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a:extLst>
                        <a:ext uri="{FF2B5EF4-FFF2-40B4-BE49-F238E27FC236}">
                          <a16:creationId xmlns:a16="http://schemas.microsoft.com/office/drawing/2014/main" id="{8CF34A40-BE1B-1207-7FE7-267949E17AA1}"/>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519231" cy="3500053"/>
                    </a:xfrm>
                    <a:prstGeom prst="rect">
                      <a:avLst/>
                    </a:prstGeom>
                  </pic:spPr>
                </pic:pic>
              </a:graphicData>
            </a:graphic>
          </wp:inline>
        </w:drawing>
      </w:r>
    </w:p>
    <w:p w14:paraId="72F87253" w14:textId="7C3E22E2" w:rsidR="00FC1D99" w:rsidRPr="009440C5" w:rsidRDefault="00FC1D99" w:rsidP="00FC1D99">
      <w:pPr>
        <w:pStyle w:val="Caption"/>
      </w:pPr>
      <w:bookmarkStart w:id="232" w:name="_Ref120884149"/>
      <w:r w:rsidRPr="009440C5">
        <w:t xml:space="preserve">Figure </w:t>
      </w:r>
      <w:fldSimple w:instr=" SEQ Figure \* ARABIC ">
        <w:r w:rsidR="007E118A">
          <w:rPr>
            <w:noProof/>
          </w:rPr>
          <w:t>28</w:t>
        </w:r>
      </w:fldSimple>
      <w:bookmarkEnd w:id="232"/>
      <w:r w:rsidRPr="009440C5">
        <w:t xml:space="preserve"> </w:t>
      </w:r>
      <w:r w:rsidR="003F7C79" w:rsidRPr="009440C5">
        <w:t xml:space="preserve">Results of </w:t>
      </w:r>
      <w:r w:rsidR="003C4132">
        <w:t>empirical</w:t>
      </w:r>
      <w:r w:rsidR="003F7C79" w:rsidRPr="009440C5">
        <w:t xml:space="preserve"> solution</w:t>
      </w:r>
      <w:r w:rsidR="001B254F">
        <w:t>s</w:t>
      </w:r>
      <w:r w:rsidR="008410A4">
        <w:t xml:space="preserve"> (dash line) and the numerical solution</w:t>
      </w:r>
      <w:r w:rsidR="001B254F">
        <w:t>s</w:t>
      </w:r>
      <w:r w:rsidR="008410A4">
        <w:t xml:space="preserve"> (black area)</w:t>
      </w:r>
    </w:p>
    <w:p w14:paraId="74C0A23E" w14:textId="3911B7DA" w:rsidR="00D17DD7" w:rsidRPr="009440C5" w:rsidRDefault="006C35FA" w:rsidP="006C35FA">
      <w:pPr>
        <w:pStyle w:val="Heading1"/>
      </w:pPr>
      <w:r w:rsidRPr="009440C5">
        <w:lastRenderedPageBreak/>
        <w:t>Conclusion</w:t>
      </w:r>
    </w:p>
    <w:p w14:paraId="70BD9553" w14:textId="07ED328E" w:rsidR="00D84ABF" w:rsidRPr="009440C5" w:rsidRDefault="00D84ABF" w:rsidP="00D84ABF">
      <w:pPr>
        <w:suppressAutoHyphens/>
        <w:overflowPunct w:val="0"/>
        <w:autoSpaceDE w:val="0"/>
        <w:autoSpaceDN w:val="0"/>
        <w:adjustRightInd w:val="0"/>
        <w:spacing w:after="0" w:line="480" w:lineRule="auto"/>
        <w:textAlignment w:val="baseline"/>
      </w:pPr>
      <w:r w:rsidRPr="009440C5">
        <w:t xml:space="preserve">In the literature, numerical analyses of sensitive clay landslides are typically conducted using a 2D model. There is, however, evidence that 2D and 3D can yield significantly different results. For this reason, we develop and validate a 3D model that can be used to analyze the progressive failure of sensitive clays. In this study, the model is </w:t>
      </w:r>
      <w:del w:id="233" w:author="Quoc Anh Tran" w:date="2023-07-19T14:52:00Z">
        <w:r w:rsidRPr="009440C5" w:rsidDel="00B74649">
          <w:delText xml:space="preserve">validated </w:delText>
        </w:r>
      </w:del>
      <w:ins w:id="234" w:author="Quoc Anh Tran" w:date="2023-07-19T14:52:00Z">
        <w:r w:rsidR="00B74649">
          <w:t>compared with the</w:t>
        </w:r>
      </w:ins>
      <w:del w:id="235" w:author="Quoc Anh Tran" w:date="2023-07-19T14:52:00Z">
        <w:r w:rsidRPr="009440C5" w:rsidDel="00B74649">
          <w:delText xml:space="preserve">based on </w:delText>
        </w:r>
      </w:del>
      <w:ins w:id="236" w:author="Quoc Anh Tran" w:date="2023-07-19T14:52:00Z">
        <w:r w:rsidR="00B74649">
          <w:t xml:space="preserve"> </w:t>
        </w:r>
      </w:ins>
      <w:r w:rsidRPr="009440C5">
        <w:t>observations of Gjerdrum landslides, and there is good agreement between the numerical prediction and in-field observations. A unique feature of this model is that it combines: the reconstruction of a 3D terrain and complicated sensitive clays layers; the assignment of 3D soil properties based on CPTU data; and the calculation of retrogressive distances and the onset of failure in a single, unified manner utilizing large deformation analysis. The model can be used to investigate the dynamic process of sensitive clays in three dimensions. As an alternative to empirical methods, it can also be used to predict retrogressive distances. Limitations of the model are: (1) the 3D numerical model is restricted to total stress analysis at a slope scale; (2) numerical predictions require accurate detection of sensitive clay layers and soil properties</w:t>
      </w:r>
      <w:r w:rsidR="00481EE6">
        <w:t xml:space="preserve"> (stress-strain)</w:t>
      </w:r>
      <w:r w:rsidR="007F06F6">
        <w:t xml:space="preserve"> to avoid the overestimation of the retrogressive distances</w:t>
      </w:r>
      <w:r w:rsidRPr="009440C5">
        <w:t>; (3) Computations are expensive, requiring high-performance computing facility. To capture more realistic failure mechanisms of sensitive clay landslides, effective stress analysis could be an appropriate next step.</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lastRenderedPageBreak/>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1C407BE7" w14:textId="77777777" w:rsidR="00BC69D0" w:rsidRPr="00BC69D0" w:rsidRDefault="009B1565" w:rsidP="00BC69D0">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BC69D0" w:rsidRPr="007E118A">
        <w:rPr>
          <w:lang w:val="fr-FR"/>
          <w:rPrChange w:id="237" w:author="Quoc Anh Tran" w:date="2023-09-28T13:27:00Z">
            <w:rPr/>
          </w:rPrChange>
        </w:rPr>
        <w:t xml:space="preserve">Alison McQuillan, N. B., T. Yacoub. </w:t>
      </w:r>
      <w:r w:rsidR="00BC69D0" w:rsidRPr="00BC69D0">
        <w:t>(2021). On the comparison of 2D and 3D stability analyses of an anisotropic slope. RIC2021: Rocscience International Conference, Toronto, Canada.</w:t>
      </w:r>
    </w:p>
    <w:p w14:paraId="31EC72FF" w14:textId="7D8D4207" w:rsidR="00BC69D0" w:rsidRPr="00BC69D0" w:rsidRDefault="00BC69D0" w:rsidP="00BC69D0">
      <w:pPr>
        <w:pStyle w:val="EndNoteBibliography"/>
        <w:spacing w:after="0"/>
        <w:ind w:left="720" w:hanging="720"/>
      </w:pPr>
      <w:r w:rsidRPr="00BC69D0">
        <w:t xml:space="preserve">Dey, R., Hawlader, B., Phillips, R., &amp; Soga, K. (2015). Large deformation finite-element modelling of progressive failure leading to spread in sensitive clay slopes. </w:t>
      </w:r>
      <w:r w:rsidRPr="00BC69D0">
        <w:rPr>
          <w:i/>
        </w:rPr>
        <w:t>Geotechnique</w:t>
      </w:r>
      <w:r w:rsidRPr="00BC69D0">
        <w:t>,</w:t>
      </w:r>
      <w:r w:rsidRPr="00BC69D0">
        <w:rPr>
          <w:i/>
        </w:rPr>
        <w:t xml:space="preserve"> 65</w:t>
      </w:r>
      <w:r w:rsidRPr="00BC69D0">
        <w:t xml:space="preserve">(8), 657-668. </w:t>
      </w:r>
      <w:hyperlink r:id="rId45" w:history="1">
        <w:r w:rsidRPr="00BC69D0">
          <w:rPr>
            <w:rStyle w:val="Hyperlink"/>
          </w:rPr>
          <w:t>https://doi.org/10.1680/geot.14.P.193</w:t>
        </w:r>
      </w:hyperlink>
      <w:r w:rsidRPr="00BC69D0">
        <w:t xml:space="preserve"> </w:t>
      </w:r>
    </w:p>
    <w:p w14:paraId="3DF5E81D" w14:textId="6395C415" w:rsidR="00BC69D0" w:rsidRPr="007E118A" w:rsidRDefault="00BC69D0" w:rsidP="00BC69D0">
      <w:pPr>
        <w:pStyle w:val="EndNoteBibliography"/>
        <w:spacing w:after="0"/>
        <w:ind w:left="720" w:hanging="720"/>
        <w:rPr>
          <w:lang w:val="nb-NO"/>
          <w:rPrChange w:id="238" w:author="Quoc Anh Tran" w:date="2023-09-28T13:27:00Z">
            <w:rPr/>
          </w:rPrChange>
        </w:rPr>
      </w:pPr>
      <w:r w:rsidRPr="00BC69D0">
        <w:t xml:space="preserve">Fernandez, F., Vargas, E. D., &amp; Velloso, R. Q. (2020). A 3D discretization procedure for the material point method (MPM). </w:t>
      </w:r>
      <w:r w:rsidRPr="007E118A">
        <w:rPr>
          <w:i/>
          <w:lang w:val="nb-NO"/>
          <w:rPrChange w:id="239" w:author="Quoc Anh Tran" w:date="2023-09-28T13:27:00Z">
            <w:rPr>
              <w:i/>
            </w:rPr>
          </w:rPrChange>
        </w:rPr>
        <w:t>Computational Particle Mechanics</w:t>
      </w:r>
      <w:r w:rsidRPr="007E118A">
        <w:rPr>
          <w:lang w:val="nb-NO"/>
          <w:rPrChange w:id="240" w:author="Quoc Anh Tran" w:date="2023-09-28T13:27:00Z">
            <w:rPr/>
          </w:rPrChange>
        </w:rPr>
        <w:t>,</w:t>
      </w:r>
      <w:r w:rsidRPr="007E118A">
        <w:rPr>
          <w:i/>
          <w:lang w:val="nb-NO"/>
          <w:rPrChange w:id="241" w:author="Quoc Anh Tran" w:date="2023-09-28T13:27:00Z">
            <w:rPr>
              <w:i/>
            </w:rPr>
          </w:rPrChange>
        </w:rPr>
        <w:t xml:space="preserve"> 7</w:t>
      </w:r>
      <w:r w:rsidRPr="007E118A">
        <w:rPr>
          <w:lang w:val="nb-NO"/>
          <w:rPrChange w:id="242" w:author="Quoc Anh Tran" w:date="2023-09-28T13:27:00Z">
            <w:rPr/>
          </w:rPrChange>
        </w:rPr>
        <w:t xml:space="preserve">(4), 725-733. </w:t>
      </w:r>
      <w:r w:rsidR="00000000">
        <w:fldChar w:fldCharType="begin"/>
      </w:r>
      <w:r w:rsidR="00000000" w:rsidRPr="007E118A">
        <w:rPr>
          <w:lang w:val="nb-NO"/>
          <w:rPrChange w:id="243" w:author="Quoc Anh Tran" w:date="2023-09-28T13:27:00Z">
            <w:rPr/>
          </w:rPrChange>
        </w:rPr>
        <w:instrText>HYPERLINK "https://doi.org/10.1007/s40571-019-00303-7"</w:instrText>
      </w:r>
      <w:r w:rsidR="00000000">
        <w:fldChar w:fldCharType="separate"/>
      </w:r>
      <w:r w:rsidRPr="007E118A">
        <w:rPr>
          <w:rStyle w:val="Hyperlink"/>
          <w:lang w:val="nb-NO"/>
          <w:rPrChange w:id="244" w:author="Quoc Anh Tran" w:date="2023-09-28T13:27:00Z">
            <w:rPr>
              <w:rStyle w:val="Hyperlink"/>
            </w:rPr>
          </w:rPrChange>
        </w:rPr>
        <w:t>https://doi.org/10.1007/s40571-019-00303-7</w:t>
      </w:r>
      <w:r w:rsidR="00000000">
        <w:rPr>
          <w:rStyle w:val="Hyperlink"/>
        </w:rPr>
        <w:fldChar w:fldCharType="end"/>
      </w:r>
      <w:r w:rsidRPr="007E118A">
        <w:rPr>
          <w:lang w:val="nb-NO"/>
          <w:rPrChange w:id="245" w:author="Quoc Anh Tran" w:date="2023-09-28T13:27:00Z">
            <w:rPr/>
          </w:rPrChange>
        </w:rPr>
        <w:t xml:space="preserve"> </w:t>
      </w:r>
    </w:p>
    <w:p w14:paraId="453BE7EA" w14:textId="77777777" w:rsidR="00BC69D0" w:rsidRPr="007E118A" w:rsidRDefault="00BC69D0" w:rsidP="00BC69D0">
      <w:pPr>
        <w:pStyle w:val="EndNoteBibliography"/>
        <w:spacing w:after="0"/>
        <w:ind w:left="720" w:hanging="720"/>
        <w:rPr>
          <w:lang w:val="nb-NO"/>
          <w:rPrChange w:id="246" w:author="Quoc Anh Tran" w:date="2023-09-28T13:27:00Z">
            <w:rPr/>
          </w:rPrChange>
        </w:rPr>
      </w:pPr>
      <w:r w:rsidRPr="007E118A">
        <w:rPr>
          <w:lang w:val="nb-NO"/>
          <w:rPrChange w:id="247" w:author="Quoc Anh Tran" w:date="2023-09-28T13:27:00Z">
            <w:rPr/>
          </w:rPrChange>
        </w:rPr>
        <w:t xml:space="preserve">Gregersen, O. (2010). </w:t>
      </w:r>
      <w:r w:rsidRPr="007E118A">
        <w:rPr>
          <w:i/>
          <w:lang w:val="nb-NO"/>
          <w:rPrChange w:id="248" w:author="Quoc Anh Tran" w:date="2023-09-28T13:27:00Z">
            <w:rPr>
              <w:i/>
            </w:rPr>
          </w:rPrChange>
        </w:rPr>
        <w:t>O. 20091655-00-16-TN Sande, Gunnestad. Utstrekning av eventuelt kvikkleireskred</w:t>
      </w:r>
      <w:r w:rsidRPr="007E118A">
        <w:rPr>
          <w:lang w:val="nb-NO"/>
          <w:rPrChange w:id="249" w:author="Quoc Anh Tran" w:date="2023-09-28T13:27:00Z">
            <w:rPr/>
          </w:rPrChange>
        </w:rPr>
        <w:t xml:space="preserve">. </w:t>
      </w:r>
    </w:p>
    <w:p w14:paraId="1591C9E0" w14:textId="1650AC87" w:rsidR="00BC69D0" w:rsidRPr="007E118A" w:rsidRDefault="00BC69D0" w:rsidP="00BC69D0">
      <w:pPr>
        <w:pStyle w:val="EndNoteBibliography"/>
        <w:spacing w:after="0"/>
        <w:ind w:left="720" w:hanging="720"/>
        <w:rPr>
          <w:lang w:val="fr-FR"/>
          <w:rPrChange w:id="250" w:author="Quoc Anh Tran" w:date="2023-09-28T13:27:00Z">
            <w:rPr/>
          </w:rPrChange>
        </w:rPr>
      </w:pPr>
      <w:r w:rsidRPr="007E118A">
        <w:rPr>
          <w:lang w:val="fr-FR"/>
          <w:rPrChange w:id="251" w:author="Quoc Anh Tran" w:date="2023-09-28T13:27:00Z">
            <w:rPr/>
          </w:rPrChange>
        </w:rPr>
        <w:t xml:space="preserve">Hungr, O., Leroueil, S., &amp; Picarelli, L. (2014). </w:t>
      </w:r>
      <w:r w:rsidRPr="00BC69D0">
        <w:t xml:space="preserve">The Varnes classification of landslide types, an update. </w:t>
      </w:r>
      <w:r w:rsidRPr="007E118A">
        <w:rPr>
          <w:i/>
          <w:lang w:val="fr-FR"/>
          <w:rPrChange w:id="252" w:author="Quoc Anh Tran" w:date="2023-09-28T13:27:00Z">
            <w:rPr>
              <w:i/>
            </w:rPr>
          </w:rPrChange>
        </w:rPr>
        <w:t>Landslides</w:t>
      </w:r>
      <w:r w:rsidRPr="007E118A">
        <w:rPr>
          <w:lang w:val="fr-FR"/>
          <w:rPrChange w:id="253" w:author="Quoc Anh Tran" w:date="2023-09-28T13:27:00Z">
            <w:rPr/>
          </w:rPrChange>
        </w:rPr>
        <w:t>,</w:t>
      </w:r>
      <w:r w:rsidRPr="007E118A">
        <w:rPr>
          <w:i/>
          <w:lang w:val="fr-FR"/>
          <w:rPrChange w:id="254" w:author="Quoc Anh Tran" w:date="2023-09-28T13:27:00Z">
            <w:rPr>
              <w:i/>
            </w:rPr>
          </w:rPrChange>
        </w:rPr>
        <w:t xml:space="preserve"> 11</w:t>
      </w:r>
      <w:r w:rsidRPr="007E118A">
        <w:rPr>
          <w:lang w:val="fr-FR"/>
          <w:rPrChange w:id="255" w:author="Quoc Anh Tran" w:date="2023-09-28T13:27:00Z">
            <w:rPr/>
          </w:rPrChange>
        </w:rPr>
        <w:t xml:space="preserve">(2), 167-194. </w:t>
      </w:r>
      <w:r w:rsidR="00000000">
        <w:fldChar w:fldCharType="begin"/>
      </w:r>
      <w:r w:rsidR="00000000" w:rsidRPr="007E118A">
        <w:rPr>
          <w:lang w:val="fr-FR"/>
          <w:rPrChange w:id="256" w:author="Quoc Anh Tran" w:date="2023-09-28T13:27:00Z">
            <w:rPr/>
          </w:rPrChange>
        </w:rPr>
        <w:instrText>HYPERLINK "https://doi.org/10.1007/s10346-013-0436-y"</w:instrText>
      </w:r>
      <w:r w:rsidR="00000000">
        <w:fldChar w:fldCharType="separate"/>
      </w:r>
      <w:r w:rsidRPr="007E118A">
        <w:rPr>
          <w:rStyle w:val="Hyperlink"/>
          <w:lang w:val="fr-FR"/>
          <w:rPrChange w:id="257" w:author="Quoc Anh Tran" w:date="2023-09-28T13:27:00Z">
            <w:rPr>
              <w:rStyle w:val="Hyperlink"/>
            </w:rPr>
          </w:rPrChange>
        </w:rPr>
        <w:t>https://doi.org/10.1007/s10346-013-0436-y</w:t>
      </w:r>
      <w:r w:rsidR="00000000">
        <w:rPr>
          <w:rStyle w:val="Hyperlink"/>
        </w:rPr>
        <w:fldChar w:fldCharType="end"/>
      </w:r>
      <w:r w:rsidRPr="007E118A">
        <w:rPr>
          <w:lang w:val="fr-FR"/>
          <w:rPrChange w:id="258" w:author="Quoc Anh Tran" w:date="2023-09-28T13:27:00Z">
            <w:rPr/>
          </w:rPrChange>
        </w:rPr>
        <w:t xml:space="preserve"> </w:t>
      </w:r>
    </w:p>
    <w:p w14:paraId="667F911E" w14:textId="77777777" w:rsidR="00BC69D0" w:rsidRPr="00BC69D0" w:rsidRDefault="00BC69D0" w:rsidP="00BC69D0">
      <w:pPr>
        <w:pStyle w:val="EndNoteBibliography"/>
        <w:spacing w:after="0"/>
        <w:ind w:left="720" w:hanging="720"/>
      </w:pPr>
      <w:r w:rsidRPr="007E118A">
        <w:rPr>
          <w:lang w:val="fr-FR"/>
          <w:rPrChange w:id="259" w:author="Quoc Anh Tran" w:date="2023-09-28T13:27:00Z">
            <w:rPr/>
          </w:rPrChange>
        </w:rPr>
        <w:t xml:space="preserve">J.S. L’Heureux, O. A. H., A.P. Paniagua-Lopez, S. Lacasse. </w:t>
      </w:r>
      <w:r w:rsidRPr="00BC69D0">
        <w:t>(2018). Impact of climate change and human activity on quick clay landslide occurrence in Norway. Second JTC1 Workshops on Triggering and Propagation of Rapid Flow-like Landslides, Hong Kong.</w:t>
      </w:r>
    </w:p>
    <w:p w14:paraId="7704E8A0" w14:textId="72AAA816" w:rsidR="00BC69D0" w:rsidRPr="00BC69D0" w:rsidRDefault="00BC69D0" w:rsidP="00BC69D0">
      <w:pPr>
        <w:pStyle w:val="EndNoteBibliography"/>
        <w:ind w:left="720" w:hanging="720"/>
      </w:pPr>
      <w:r w:rsidRPr="007E118A">
        <w:rPr>
          <w:lang w:val="fr-FR"/>
          <w:rPrChange w:id="260" w:author="Quoc Anh Tran" w:date="2023-09-28T13:27:00Z">
            <w:rPr/>
          </w:rPrChange>
        </w:rPr>
        <w:t xml:space="preserve">Liu, Z. Q., L'heureux, J. S., Glimsdal, S., &amp; Lacasse, S. (2021). </w:t>
      </w:r>
      <w:r w:rsidRPr="00BC69D0">
        <w:t xml:space="preserve">Modelling of mobility of Rissa landslide and following tsunami. </w:t>
      </w:r>
      <w:r w:rsidRPr="00BC69D0">
        <w:rPr>
          <w:i/>
        </w:rPr>
        <w:t>Computers and Geotechnics</w:t>
      </w:r>
      <w:r w:rsidRPr="00BC69D0">
        <w:t>,</w:t>
      </w:r>
      <w:r w:rsidRPr="00BC69D0">
        <w:rPr>
          <w:i/>
        </w:rPr>
        <w:t xml:space="preserve"> 140</w:t>
      </w:r>
      <w:r w:rsidRPr="00BC69D0">
        <w:t xml:space="preserve">. </w:t>
      </w:r>
      <w:hyperlink r:id="rId46" w:history="1">
        <w:r w:rsidRPr="00BC69D0">
          <w:rPr>
            <w:rStyle w:val="Hyperlink"/>
          </w:rPr>
          <w:t>https://doi.org/ARTN</w:t>
        </w:r>
      </w:hyperlink>
      <w:r w:rsidRPr="00BC69D0">
        <w:t xml:space="preserve"> 104388</w:t>
      </w:r>
    </w:p>
    <w:p w14:paraId="1BEF230F" w14:textId="77777777" w:rsidR="00BC69D0" w:rsidRPr="00BC69D0" w:rsidRDefault="00BC69D0" w:rsidP="00BC69D0">
      <w:pPr>
        <w:pStyle w:val="EndNoteBibliography"/>
        <w:spacing w:after="0"/>
        <w:ind w:left="720" w:hanging="720"/>
      </w:pPr>
      <w:r w:rsidRPr="00BC69D0">
        <w:t xml:space="preserve">10.1016/j.compgeo.2021.104388 </w:t>
      </w:r>
    </w:p>
    <w:p w14:paraId="724B0953" w14:textId="11253334" w:rsidR="00BC69D0" w:rsidRPr="00BC69D0" w:rsidRDefault="00BC69D0" w:rsidP="00BC69D0">
      <w:pPr>
        <w:pStyle w:val="EndNoteBibliography"/>
        <w:spacing w:after="0"/>
        <w:ind w:left="720" w:hanging="720"/>
      </w:pPr>
      <w:r w:rsidRPr="00BC69D0">
        <w:t xml:space="preserve">Locat, A., Jostad, H. P., &amp; Leroueil, S. (2013). Numerical modeling of progressive failure and its implications for spreads in sensitive clays. </w:t>
      </w:r>
      <w:r w:rsidRPr="00BC69D0">
        <w:rPr>
          <w:i/>
        </w:rPr>
        <w:t>Canadian Geotechnical Journal</w:t>
      </w:r>
      <w:r w:rsidRPr="00BC69D0">
        <w:t>,</w:t>
      </w:r>
      <w:r w:rsidRPr="00BC69D0">
        <w:rPr>
          <w:i/>
        </w:rPr>
        <w:t xml:space="preserve"> 50</w:t>
      </w:r>
      <w:r w:rsidRPr="00BC69D0">
        <w:t xml:space="preserve">(9), 961-978. </w:t>
      </w:r>
      <w:hyperlink r:id="rId47" w:history="1">
        <w:r w:rsidRPr="00BC69D0">
          <w:rPr>
            <w:rStyle w:val="Hyperlink"/>
          </w:rPr>
          <w:t>https://doi.org/10.1139/cgj-2012-0390</w:t>
        </w:r>
      </w:hyperlink>
      <w:r w:rsidRPr="00BC69D0">
        <w:t xml:space="preserve"> </w:t>
      </w:r>
    </w:p>
    <w:p w14:paraId="08BD04EF" w14:textId="655804D6" w:rsidR="00BC69D0" w:rsidRPr="00BC69D0" w:rsidRDefault="00BC69D0" w:rsidP="00BC69D0">
      <w:pPr>
        <w:pStyle w:val="EndNoteBibliography"/>
        <w:spacing w:after="0"/>
        <w:ind w:left="720" w:hanging="720"/>
      </w:pPr>
      <w:r w:rsidRPr="00BC69D0">
        <w:t xml:space="preserve">Locat, A., Leroueil, S., Bernander, S., Demers, D., Jostad, H. P., &amp; Ouehb, L. (2011). Progressive failures in eastern Canadian and Scandinavian sensitive clays. </w:t>
      </w:r>
      <w:r w:rsidRPr="00BC69D0">
        <w:rPr>
          <w:i/>
        </w:rPr>
        <w:t>Canadian Geotechnical Journal</w:t>
      </w:r>
      <w:r w:rsidRPr="00BC69D0">
        <w:t>,</w:t>
      </w:r>
      <w:r w:rsidRPr="00BC69D0">
        <w:rPr>
          <w:i/>
        </w:rPr>
        <w:t xml:space="preserve"> 48</w:t>
      </w:r>
      <w:r w:rsidRPr="00BC69D0">
        <w:t xml:space="preserve">(11), 1696-1712. </w:t>
      </w:r>
      <w:hyperlink r:id="rId48" w:history="1">
        <w:r w:rsidRPr="00BC69D0">
          <w:rPr>
            <w:rStyle w:val="Hyperlink"/>
          </w:rPr>
          <w:t>https://doi.org/10.1139/T11-059</w:t>
        </w:r>
      </w:hyperlink>
      <w:r w:rsidRPr="00BC69D0">
        <w:t xml:space="preserve"> </w:t>
      </w:r>
    </w:p>
    <w:p w14:paraId="15729F37" w14:textId="77777777" w:rsidR="00BC69D0" w:rsidRPr="007E118A" w:rsidRDefault="00BC69D0" w:rsidP="00BC69D0">
      <w:pPr>
        <w:pStyle w:val="EndNoteBibliography"/>
        <w:spacing w:after="0"/>
        <w:ind w:left="720" w:hanging="720"/>
        <w:rPr>
          <w:lang w:val="nb-NO"/>
          <w:rPrChange w:id="261" w:author="Quoc Anh Tran" w:date="2023-09-28T13:27:00Z">
            <w:rPr/>
          </w:rPrChange>
        </w:rPr>
      </w:pPr>
      <w:r w:rsidRPr="00BC69D0">
        <w:t xml:space="preserve">Multiconsult. (2021a-a). </w:t>
      </w:r>
      <w:r w:rsidRPr="00BC69D0">
        <w:rPr>
          <w:i/>
        </w:rPr>
        <w:t>0226192-01-RIG-BER-001 rev00 Teknisk beregningrapport – Parametere</w:t>
      </w:r>
      <w:r w:rsidRPr="00BC69D0">
        <w:t xml:space="preserve">. </w:t>
      </w:r>
      <w:r w:rsidRPr="007E118A">
        <w:rPr>
          <w:lang w:val="nb-NO"/>
          <w:rPrChange w:id="262" w:author="Quoc Anh Tran" w:date="2023-09-28T13:27:00Z">
            <w:rPr/>
          </w:rPrChange>
        </w:rPr>
        <w:t xml:space="preserve">O. Multiconsult. </w:t>
      </w:r>
    </w:p>
    <w:p w14:paraId="757CECDC" w14:textId="77777777" w:rsidR="00BC69D0" w:rsidRPr="007E118A" w:rsidRDefault="00BC69D0" w:rsidP="00BC69D0">
      <w:pPr>
        <w:pStyle w:val="EndNoteBibliography"/>
        <w:spacing w:after="0"/>
        <w:ind w:left="720" w:hanging="720"/>
        <w:rPr>
          <w:lang w:val="nb-NO"/>
          <w:rPrChange w:id="263" w:author="Quoc Anh Tran" w:date="2023-09-28T13:27:00Z">
            <w:rPr/>
          </w:rPrChange>
        </w:rPr>
      </w:pPr>
      <w:r w:rsidRPr="007E118A">
        <w:rPr>
          <w:lang w:val="nb-NO"/>
          <w:rPrChange w:id="264" w:author="Quoc Anh Tran" w:date="2023-09-28T13:27:00Z">
            <w:rPr/>
          </w:rPrChange>
        </w:rPr>
        <w:t xml:space="preserve">Multiconsult. (2021a-b). </w:t>
      </w:r>
      <w:r w:rsidRPr="007E118A">
        <w:rPr>
          <w:i/>
          <w:lang w:val="nb-NO"/>
          <w:rPrChange w:id="265" w:author="Quoc Anh Tran" w:date="2023-09-28T13:27:00Z">
            <w:rPr>
              <w:i/>
            </w:rPr>
          </w:rPrChange>
        </w:rPr>
        <w:t>10226192-01-RIG-BER-001 rev00 Teknisk beregningrapport. Parametere</w:t>
      </w:r>
      <w:r w:rsidRPr="007E118A">
        <w:rPr>
          <w:lang w:val="nb-NO"/>
          <w:rPrChange w:id="266" w:author="Quoc Anh Tran" w:date="2023-09-28T13:27:00Z">
            <w:rPr/>
          </w:rPrChange>
        </w:rPr>
        <w:t xml:space="preserve"> (Oslo: Multiconsult, Issue. </w:t>
      </w:r>
    </w:p>
    <w:p w14:paraId="599B702B" w14:textId="77777777" w:rsidR="00BC69D0" w:rsidRPr="00BC69D0" w:rsidRDefault="00BC69D0" w:rsidP="00BC69D0">
      <w:pPr>
        <w:pStyle w:val="EndNoteBibliography"/>
        <w:spacing w:after="0"/>
        <w:ind w:left="720" w:hanging="720"/>
      </w:pPr>
      <w:r w:rsidRPr="007E118A">
        <w:rPr>
          <w:lang w:val="nb-NO"/>
          <w:rPrChange w:id="267" w:author="Quoc Anh Tran" w:date="2023-09-28T13:27:00Z">
            <w:rPr/>
          </w:rPrChange>
        </w:rPr>
        <w:t xml:space="preserve">Multiconsult. (2021b). </w:t>
      </w:r>
      <w:r w:rsidRPr="007E118A">
        <w:rPr>
          <w:i/>
          <w:lang w:val="nb-NO"/>
          <w:rPrChange w:id="268" w:author="Quoc Anh Tran" w:date="2023-09-28T13:27:00Z">
            <w:rPr>
              <w:i/>
            </w:rPr>
          </w:rPrChange>
        </w:rPr>
        <w:t>10226192-01-RIG-BER-002 Teknisk beregningsrapport - Stabilitetsberegninger</w:t>
      </w:r>
      <w:r w:rsidRPr="007E118A">
        <w:rPr>
          <w:lang w:val="nb-NO"/>
          <w:rPrChange w:id="269" w:author="Quoc Anh Tran" w:date="2023-09-28T13:27:00Z">
            <w:rPr/>
          </w:rPrChange>
        </w:rPr>
        <w:t xml:space="preserve">. </w:t>
      </w:r>
      <w:r w:rsidRPr="00BC69D0">
        <w:t xml:space="preserve">O. Multiconsult. </w:t>
      </w:r>
    </w:p>
    <w:p w14:paraId="53667D63" w14:textId="2B7E43D1" w:rsidR="00BC69D0" w:rsidRPr="00BC69D0" w:rsidRDefault="00BC69D0" w:rsidP="00BC69D0">
      <w:pPr>
        <w:pStyle w:val="EndNoteBibliography"/>
        <w:spacing w:after="0"/>
        <w:ind w:left="720" w:hanging="720"/>
      </w:pPr>
      <w:r w:rsidRPr="00BC69D0">
        <w:t xml:space="preserve">Rippa, S. (1999). An algorithm for selecting a good value for the parameter c in radial basis function interpolation. </w:t>
      </w:r>
      <w:r w:rsidRPr="00BC69D0">
        <w:rPr>
          <w:i/>
        </w:rPr>
        <w:t>Advances in Computational Mathematics</w:t>
      </w:r>
      <w:r w:rsidRPr="00BC69D0">
        <w:t>,</w:t>
      </w:r>
      <w:r w:rsidRPr="00BC69D0">
        <w:rPr>
          <w:i/>
        </w:rPr>
        <w:t xml:space="preserve"> 11</w:t>
      </w:r>
      <w:r w:rsidRPr="00BC69D0">
        <w:t xml:space="preserve">(2-3), 193-210. </w:t>
      </w:r>
      <w:hyperlink r:id="rId49" w:history="1">
        <w:r w:rsidRPr="00BC69D0">
          <w:rPr>
            <w:rStyle w:val="Hyperlink"/>
          </w:rPr>
          <w:t>https://doi.org/Doi</w:t>
        </w:r>
      </w:hyperlink>
      <w:r w:rsidRPr="00BC69D0">
        <w:t xml:space="preserve"> 10.1023/A:1018975909870 </w:t>
      </w:r>
    </w:p>
    <w:p w14:paraId="12ED25E1" w14:textId="77777777" w:rsidR="00BC69D0" w:rsidRPr="00BC69D0" w:rsidRDefault="00BC69D0" w:rsidP="00BC69D0">
      <w:pPr>
        <w:pStyle w:val="EndNoteBibliography"/>
        <w:ind w:left="720" w:hanging="720"/>
      </w:pPr>
      <w:r w:rsidRPr="00BC69D0">
        <w:t xml:space="preserve">Rogstad, A. (2021). </w:t>
      </w:r>
      <w:r w:rsidRPr="00BC69D0">
        <w:rPr>
          <w:i/>
        </w:rPr>
        <w:t>Gjerdrum landslide: a study of the initial slide</w:t>
      </w:r>
      <w:r w:rsidRPr="00BC69D0">
        <w:t xml:space="preserve"> (Department of Civil and Environmental Engineering, Norwegian University of Science and Technology</w:t>
      </w:r>
    </w:p>
    <w:p w14:paraId="68CA4D7F" w14:textId="77777777" w:rsidR="00BC69D0" w:rsidRPr="007E118A" w:rsidRDefault="00BC69D0" w:rsidP="00BC69D0">
      <w:pPr>
        <w:pStyle w:val="EndNoteBibliography"/>
        <w:spacing w:after="0"/>
        <w:ind w:left="720" w:hanging="720"/>
        <w:rPr>
          <w:lang w:val="nb-NO"/>
          <w:rPrChange w:id="270" w:author="Quoc Anh Tran" w:date="2023-09-28T13:27:00Z">
            <w:rPr/>
          </w:rPrChange>
        </w:rPr>
      </w:pPr>
      <w:r w:rsidRPr="007E118A">
        <w:rPr>
          <w:lang w:val="nb-NO"/>
          <w:rPrChange w:id="271" w:author="Quoc Anh Tran" w:date="2023-09-28T13:27:00Z">
            <w:rPr/>
          </w:rPrChange>
        </w:rPr>
        <w:t xml:space="preserve">Issue. </w:t>
      </w:r>
    </w:p>
    <w:p w14:paraId="4A8844B1" w14:textId="77777777" w:rsidR="00BC69D0" w:rsidRPr="007E118A" w:rsidRDefault="00BC69D0" w:rsidP="00BC69D0">
      <w:pPr>
        <w:pStyle w:val="EndNoteBibliography"/>
        <w:spacing w:after="0"/>
        <w:ind w:left="720" w:hanging="720"/>
        <w:rPr>
          <w:lang w:val="nb-NO"/>
          <w:rPrChange w:id="272" w:author="Quoc Anh Tran" w:date="2023-09-28T13:27:00Z">
            <w:rPr/>
          </w:rPrChange>
        </w:rPr>
      </w:pPr>
      <w:r w:rsidRPr="007E118A">
        <w:rPr>
          <w:lang w:val="nb-NO"/>
          <w:rPrChange w:id="273" w:author="Quoc Anh Tran" w:date="2023-09-28T13:27:00Z">
            <w:rPr/>
          </w:rPrChange>
        </w:rPr>
        <w:lastRenderedPageBreak/>
        <w:t xml:space="preserve">Ryan, I., Ottesen, H. B., Nordal, S., Bruvoll, A., Hæreid, G. O., Solberg, I.,, &amp; al., e. (2021). </w:t>
      </w:r>
      <w:r w:rsidRPr="007E118A">
        <w:rPr>
          <w:i/>
          <w:lang w:val="nb-NO"/>
          <w:rPrChange w:id="274" w:author="Quoc Anh Tran" w:date="2023-09-28T13:27:00Z">
            <w:rPr>
              <w:i/>
            </w:rPr>
          </w:rPrChange>
        </w:rPr>
        <w:t>Årsakene til kvikkleireskredet i Gjerdrum 2020</w:t>
      </w:r>
      <w:r w:rsidRPr="007E118A">
        <w:rPr>
          <w:lang w:val="nb-NO"/>
          <w:rPrChange w:id="275" w:author="Quoc Anh Tran" w:date="2023-09-28T13:27:00Z">
            <w:rPr/>
          </w:rPrChange>
        </w:rPr>
        <w:t xml:space="preserve">. </w:t>
      </w:r>
    </w:p>
    <w:p w14:paraId="74BAA44C" w14:textId="77777777" w:rsidR="00BC69D0" w:rsidRPr="007E118A" w:rsidRDefault="00BC69D0" w:rsidP="00BC69D0">
      <w:pPr>
        <w:pStyle w:val="EndNoteBibliography"/>
        <w:spacing w:after="0"/>
        <w:ind w:left="720" w:hanging="720"/>
        <w:rPr>
          <w:lang w:val="nb-NO"/>
          <w:rPrChange w:id="276" w:author="Quoc Anh Tran" w:date="2023-09-28T13:27:00Z">
            <w:rPr/>
          </w:rPrChange>
        </w:rPr>
      </w:pPr>
      <w:r w:rsidRPr="007E118A">
        <w:rPr>
          <w:lang w:val="nb-NO"/>
          <w:rPrChange w:id="277" w:author="Quoc Anh Tran" w:date="2023-09-28T13:27:00Z">
            <w:rPr/>
          </w:rPrChange>
        </w:rPr>
        <w:t xml:space="preserve">Toril Wiig, S.-A. S. o. E. D. H. (2020). </w:t>
      </w:r>
      <w:r w:rsidRPr="007E118A">
        <w:rPr>
          <w:i/>
          <w:lang w:val="nb-NO"/>
          <w:rPrChange w:id="278" w:author="Quoc Anh Tran" w:date="2023-09-28T13:27:00Z">
            <w:rPr>
              <w:i/>
            </w:rPr>
          </w:rPrChange>
        </w:rPr>
        <w:t>Sikkerhet mot kvikkleireskred</w:t>
      </w:r>
      <w:r w:rsidRPr="007E118A">
        <w:rPr>
          <w:lang w:val="nb-NO"/>
          <w:rPrChange w:id="279" w:author="Quoc Anh Tran" w:date="2023-09-28T13:27:00Z">
            <w:rPr/>
          </w:rPrChange>
        </w:rPr>
        <w:t xml:space="preserve">. N. v.-o. energidirektorat. </w:t>
      </w:r>
    </w:p>
    <w:p w14:paraId="47FB09AA" w14:textId="77777777" w:rsidR="00BC69D0" w:rsidRPr="00BC69D0" w:rsidRDefault="00BC69D0" w:rsidP="00BC69D0">
      <w:pPr>
        <w:pStyle w:val="EndNoteBibliography"/>
        <w:spacing w:after="0"/>
        <w:ind w:left="720" w:hanging="720"/>
      </w:pPr>
      <w:r w:rsidRPr="007E118A">
        <w:rPr>
          <w:lang w:val="nb-NO"/>
          <w:rPrChange w:id="280" w:author="Quoc Anh Tran" w:date="2023-09-28T13:27:00Z">
            <w:rPr/>
          </w:rPrChange>
        </w:rPr>
        <w:t xml:space="preserve">Tran, Q. A., Rogstad, A., Grimstad, G., Nordal, S. r., &amp; Alene, G. H. (2022). </w:t>
      </w:r>
      <w:r w:rsidRPr="00BC69D0">
        <w:t xml:space="preserve">Preliminary study of 3D large deformation modeling of the Gjerdrum 2020 sensitive clay landslide. the 8th Canadian Conference on Geotechnique and Natural HazardsAt: Quebec, Canada, </w:t>
      </w:r>
    </w:p>
    <w:p w14:paraId="717DBAAA" w14:textId="02D750E7" w:rsidR="00BC69D0" w:rsidRPr="00BC69D0" w:rsidRDefault="00BC69D0" w:rsidP="00BC69D0">
      <w:pPr>
        <w:pStyle w:val="EndNoteBibliography"/>
        <w:spacing w:after="0"/>
        <w:ind w:left="720" w:hanging="720"/>
      </w:pPr>
      <w:r w:rsidRPr="00BC69D0">
        <w:t xml:space="preserve">Tran, Q. A., &amp; Solowski, W. (2019). Generalized Interpolation Material Point Method modelling of large deformation problems including strain-rate effects - Application to penetration and progressive failure problems. </w:t>
      </w:r>
      <w:r w:rsidRPr="00BC69D0">
        <w:rPr>
          <w:i/>
        </w:rPr>
        <w:t>Computers and Geotechnics</w:t>
      </w:r>
      <w:r w:rsidRPr="00BC69D0">
        <w:t>,</w:t>
      </w:r>
      <w:r w:rsidRPr="00BC69D0">
        <w:rPr>
          <w:i/>
        </w:rPr>
        <w:t xml:space="preserve"> 106</w:t>
      </w:r>
      <w:r w:rsidRPr="00BC69D0">
        <w:t xml:space="preserve">, 249-265. </w:t>
      </w:r>
      <w:hyperlink r:id="rId50" w:history="1">
        <w:r w:rsidRPr="00BC69D0">
          <w:rPr>
            <w:rStyle w:val="Hyperlink"/>
          </w:rPr>
          <w:t>https://doi.org/10.1016/j.compgeo.2018.10.020</w:t>
        </w:r>
      </w:hyperlink>
      <w:r w:rsidRPr="00BC69D0">
        <w:t xml:space="preserve"> </w:t>
      </w:r>
    </w:p>
    <w:p w14:paraId="3F2C9974" w14:textId="0EAFBAE0" w:rsidR="00BC69D0" w:rsidRPr="00BC69D0" w:rsidRDefault="00BC69D0" w:rsidP="00BC69D0">
      <w:pPr>
        <w:pStyle w:val="EndNoteBibliography"/>
        <w:spacing w:after="0"/>
        <w:ind w:left="720" w:hanging="720"/>
      </w:pPr>
      <w:r w:rsidRPr="00BC69D0">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BC69D0">
        <w:rPr>
          <w:i/>
        </w:rPr>
        <w:t>Nature Methods</w:t>
      </w:r>
      <w:r w:rsidRPr="00BC69D0">
        <w:t>,</w:t>
      </w:r>
      <w:r w:rsidRPr="00BC69D0">
        <w:rPr>
          <w:i/>
        </w:rPr>
        <w:t xml:space="preserve"> 17</w:t>
      </w:r>
      <w:r w:rsidRPr="00BC69D0">
        <w:t xml:space="preserve">(3), 352-352. </w:t>
      </w:r>
      <w:hyperlink r:id="rId51" w:history="1">
        <w:r w:rsidRPr="00BC69D0">
          <w:rPr>
            <w:rStyle w:val="Hyperlink"/>
          </w:rPr>
          <w:t>https://doi.org/10.1038/s41592-020-0772-5</w:t>
        </w:r>
      </w:hyperlink>
      <w:r w:rsidRPr="00BC69D0">
        <w:t xml:space="preserve"> </w:t>
      </w:r>
    </w:p>
    <w:p w14:paraId="505FBB6B" w14:textId="5BB98309" w:rsidR="00BC69D0" w:rsidRPr="00BC69D0" w:rsidRDefault="00BC69D0" w:rsidP="00BC69D0">
      <w:pPr>
        <w:pStyle w:val="EndNoteBibliography"/>
        <w:ind w:left="720" w:hanging="720"/>
      </w:pPr>
      <w:r w:rsidRPr="00BC69D0">
        <w:t xml:space="preserve">Zhang, X., Wang, L., Krabbenhoft, K., &amp; Tinti, S. (2020). A case study and implication: particle finite element modelling of the 2010 Saint-Jude sensitive clay landslide. </w:t>
      </w:r>
      <w:r w:rsidRPr="00BC69D0">
        <w:rPr>
          <w:i/>
        </w:rPr>
        <w:t>Landslides</w:t>
      </w:r>
      <w:r w:rsidRPr="00BC69D0">
        <w:t>,</w:t>
      </w:r>
      <w:r w:rsidRPr="00BC69D0">
        <w:rPr>
          <w:i/>
        </w:rPr>
        <w:t xml:space="preserve"> 17</w:t>
      </w:r>
      <w:r w:rsidRPr="00BC69D0">
        <w:t xml:space="preserve">(5), 1117-1127. </w:t>
      </w:r>
      <w:hyperlink r:id="rId52" w:history="1">
        <w:r w:rsidRPr="00BC69D0">
          <w:rPr>
            <w:rStyle w:val="Hyperlink"/>
          </w:rPr>
          <w:t>https://doi.org/10.1007/s10346-019-01330-4</w:t>
        </w:r>
      </w:hyperlink>
      <w:r w:rsidRPr="00BC69D0">
        <w:t xml:space="preserve"> </w:t>
      </w:r>
    </w:p>
    <w:p w14:paraId="131C9C68" w14:textId="20113D0C" w:rsidR="00277B6E" w:rsidRDefault="009B1565" w:rsidP="00C826B7">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6" w:author="Agnete Rogstad" w:date="2023-01-29T22:20:00Z" w:initials="AR">
    <w:p w14:paraId="16399F90" w14:textId="77777777" w:rsidR="007920C8" w:rsidRDefault="007920C8" w:rsidP="00B41948">
      <w:pPr>
        <w:pStyle w:val="CommentText"/>
        <w:jc w:val="left"/>
      </w:pPr>
      <w:r>
        <w:rPr>
          <w:rStyle w:val="CommentReference"/>
        </w:rPr>
        <w:annotationRef/>
      </w:r>
      <w:r>
        <w:t>The 3D layers are obtained from a 3D soil model made by Multiconsult which has based the 3D soil model on geotechnical investigations</w:t>
      </w:r>
    </w:p>
  </w:comment>
  <w:comment w:id="122" w:author="Quoc Anh Tran" w:date="2023-07-19T14:31:00Z" w:initials="QAT">
    <w:p w14:paraId="485AB4D3" w14:textId="77777777" w:rsidR="00FD296D" w:rsidRDefault="00FD296D" w:rsidP="007C67FC">
      <w:pPr>
        <w:pStyle w:val="CommentText"/>
        <w:jc w:val="left"/>
      </w:pPr>
      <w:r>
        <w:rPr>
          <w:rStyle w:val="CommentReference"/>
        </w:rPr>
        <w:annotationRef/>
      </w:r>
      <w:r>
        <w:t>(Digital terrain model analyzed and provided by Gebray, 3D discretization code implemented by Fabricio and analyzed by Agnete, manuscript written by Fabricio)</w:t>
      </w:r>
    </w:p>
  </w:comment>
  <w:comment w:id="146" w:author="Quoc Anh Tran" w:date="2023-07-19T14:32:00Z" w:initials="QAT">
    <w:p w14:paraId="153FDA98" w14:textId="77777777" w:rsidR="004C0CD6" w:rsidRDefault="004C0CD6" w:rsidP="00D90A9C">
      <w:pPr>
        <w:pStyle w:val="CommentText"/>
        <w:jc w:val="left"/>
      </w:pPr>
      <w:r>
        <w:rPr>
          <w:rStyle w:val="CommentReference"/>
        </w:rPr>
        <w:annotationRef/>
      </w:r>
      <w:r>
        <w:t>(Code implemented by Ivan and analyzed by Agnete, manuscript written by I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399F90" w15:done="0"/>
  <w15:commentEx w15:paraId="485AB4D3" w15:done="0"/>
  <w15:commentEx w15:paraId="153FDA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816FBA" w16cex:dateUtc="2023-01-29T21:20:00Z"/>
  <w16cex:commentExtensible w16cex:durableId="2862723A" w16cex:dateUtc="2023-07-19T12:31:00Z"/>
  <w16cex:commentExtensible w16cex:durableId="2862727C" w16cex:dateUtc="2023-07-19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399F90" w16cid:durableId="27816FBA"/>
  <w16cid:commentId w16cid:paraId="485AB4D3" w16cid:durableId="2862723A"/>
  <w16cid:commentId w16cid:paraId="153FDA98" w16cid:durableId="286272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E548B" w14:textId="77777777" w:rsidR="008079DC" w:rsidRDefault="008079DC" w:rsidP="00BF215B">
      <w:pPr>
        <w:spacing w:after="0" w:line="240" w:lineRule="auto"/>
      </w:pPr>
      <w:r>
        <w:separator/>
      </w:r>
    </w:p>
  </w:endnote>
  <w:endnote w:type="continuationSeparator" w:id="0">
    <w:p w14:paraId="157E4BB1" w14:textId="77777777" w:rsidR="008079DC" w:rsidRDefault="008079DC"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BB98E" w14:textId="77777777" w:rsidR="008079DC" w:rsidRDefault="008079DC" w:rsidP="00BF215B">
      <w:pPr>
        <w:spacing w:after="0" w:line="240" w:lineRule="auto"/>
      </w:pPr>
      <w:r>
        <w:separator/>
      </w:r>
    </w:p>
  </w:footnote>
  <w:footnote w:type="continuationSeparator" w:id="0">
    <w:p w14:paraId="015DE4C2" w14:textId="77777777" w:rsidR="008079DC" w:rsidRDefault="008079DC"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oc Anh Tran">
    <w15:presenceInfo w15:providerId="AD" w15:userId="S::quoct@ntnu.no::0839746a-f855-4fc1-ad33-b1e852b4df43"/>
  </w15:person>
  <w15:person w15:author="Agnete Rogstad">
    <w15:presenceInfo w15:providerId="None" w15:userId="Agnete Rogst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5F8D"/>
    <w:rsid w:val="00005FD9"/>
    <w:rsid w:val="00006E52"/>
    <w:rsid w:val="000079CD"/>
    <w:rsid w:val="0001321F"/>
    <w:rsid w:val="00013BC4"/>
    <w:rsid w:val="00014211"/>
    <w:rsid w:val="00016A50"/>
    <w:rsid w:val="00017568"/>
    <w:rsid w:val="00024367"/>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49B5"/>
    <w:rsid w:val="000F4B47"/>
    <w:rsid w:val="00100885"/>
    <w:rsid w:val="00101CEE"/>
    <w:rsid w:val="001020D7"/>
    <w:rsid w:val="00103B65"/>
    <w:rsid w:val="00105836"/>
    <w:rsid w:val="0011387D"/>
    <w:rsid w:val="0011748F"/>
    <w:rsid w:val="00122248"/>
    <w:rsid w:val="00122A27"/>
    <w:rsid w:val="00124947"/>
    <w:rsid w:val="00126107"/>
    <w:rsid w:val="00126251"/>
    <w:rsid w:val="00126E55"/>
    <w:rsid w:val="00127A67"/>
    <w:rsid w:val="00133968"/>
    <w:rsid w:val="001348C4"/>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B1E50"/>
    <w:rsid w:val="001B254F"/>
    <w:rsid w:val="001B6AC6"/>
    <w:rsid w:val="001B71B7"/>
    <w:rsid w:val="001B72B5"/>
    <w:rsid w:val="001C0428"/>
    <w:rsid w:val="001C0CB9"/>
    <w:rsid w:val="001C1E73"/>
    <w:rsid w:val="001C3998"/>
    <w:rsid w:val="001C3C65"/>
    <w:rsid w:val="001C4AF1"/>
    <w:rsid w:val="001D0167"/>
    <w:rsid w:val="001D066D"/>
    <w:rsid w:val="001D2B21"/>
    <w:rsid w:val="001D4FE4"/>
    <w:rsid w:val="001D79DA"/>
    <w:rsid w:val="001E2BF8"/>
    <w:rsid w:val="001E3A08"/>
    <w:rsid w:val="001E516C"/>
    <w:rsid w:val="001E618C"/>
    <w:rsid w:val="001E73DD"/>
    <w:rsid w:val="001F054B"/>
    <w:rsid w:val="001F2634"/>
    <w:rsid w:val="001F4A68"/>
    <w:rsid w:val="001F7BC3"/>
    <w:rsid w:val="00200701"/>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104F"/>
    <w:rsid w:val="002611F9"/>
    <w:rsid w:val="00262453"/>
    <w:rsid w:val="00262ECB"/>
    <w:rsid w:val="0026531D"/>
    <w:rsid w:val="002676BE"/>
    <w:rsid w:val="00270274"/>
    <w:rsid w:val="00272806"/>
    <w:rsid w:val="00274D03"/>
    <w:rsid w:val="00277946"/>
    <w:rsid w:val="00277B6E"/>
    <w:rsid w:val="002802A6"/>
    <w:rsid w:val="002824C2"/>
    <w:rsid w:val="00282E5B"/>
    <w:rsid w:val="00283D85"/>
    <w:rsid w:val="00290C71"/>
    <w:rsid w:val="00295D71"/>
    <w:rsid w:val="00296AD8"/>
    <w:rsid w:val="002A6311"/>
    <w:rsid w:val="002B0251"/>
    <w:rsid w:val="002B2032"/>
    <w:rsid w:val="002B5DE9"/>
    <w:rsid w:val="002B73EB"/>
    <w:rsid w:val="002C147C"/>
    <w:rsid w:val="002C1C13"/>
    <w:rsid w:val="002C3EDB"/>
    <w:rsid w:val="002D1CD2"/>
    <w:rsid w:val="002D2444"/>
    <w:rsid w:val="002D4850"/>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E5"/>
    <w:rsid w:val="00330C4D"/>
    <w:rsid w:val="003327F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7BB5"/>
    <w:rsid w:val="0037353B"/>
    <w:rsid w:val="003771F3"/>
    <w:rsid w:val="00377DA0"/>
    <w:rsid w:val="00383A44"/>
    <w:rsid w:val="0038571E"/>
    <w:rsid w:val="0039063B"/>
    <w:rsid w:val="0039527D"/>
    <w:rsid w:val="003969C1"/>
    <w:rsid w:val="003A1489"/>
    <w:rsid w:val="003A4189"/>
    <w:rsid w:val="003A5CE3"/>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241B"/>
    <w:rsid w:val="004053BC"/>
    <w:rsid w:val="00405A71"/>
    <w:rsid w:val="00405A97"/>
    <w:rsid w:val="00406CB0"/>
    <w:rsid w:val="00412F6D"/>
    <w:rsid w:val="00414D9C"/>
    <w:rsid w:val="0041557E"/>
    <w:rsid w:val="00415C00"/>
    <w:rsid w:val="004204FF"/>
    <w:rsid w:val="00421A70"/>
    <w:rsid w:val="00421AEF"/>
    <w:rsid w:val="0042672C"/>
    <w:rsid w:val="0042757F"/>
    <w:rsid w:val="004315A6"/>
    <w:rsid w:val="00431D5D"/>
    <w:rsid w:val="00434726"/>
    <w:rsid w:val="0043509E"/>
    <w:rsid w:val="004401DA"/>
    <w:rsid w:val="004423BC"/>
    <w:rsid w:val="00442C16"/>
    <w:rsid w:val="00443165"/>
    <w:rsid w:val="00443802"/>
    <w:rsid w:val="00444B24"/>
    <w:rsid w:val="00444C80"/>
    <w:rsid w:val="0044516C"/>
    <w:rsid w:val="004510F7"/>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375"/>
    <w:rsid w:val="00484A82"/>
    <w:rsid w:val="00485FEB"/>
    <w:rsid w:val="00494290"/>
    <w:rsid w:val="00494B11"/>
    <w:rsid w:val="0049726F"/>
    <w:rsid w:val="004A128E"/>
    <w:rsid w:val="004A2A62"/>
    <w:rsid w:val="004B1773"/>
    <w:rsid w:val="004B2391"/>
    <w:rsid w:val="004B2C7A"/>
    <w:rsid w:val="004B36F3"/>
    <w:rsid w:val="004B68DF"/>
    <w:rsid w:val="004B7DCD"/>
    <w:rsid w:val="004C0CD6"/>
    <w:rsid w:val="004C63AD"/>
    <w:rsid w:val="004D2A6B"/>
    <w:rsid w:val="004D3C98"/>
    <w:rsid w:val="004D43E9"/>
    <w:rsid w:val="004E1807"/>
    <w:rsid w:val="004E2D7F"/>
    <w:rsid w:val="004E6254"/>
    <w:rsid w:val="004E63C2"/>
    <w:rsid w:val="004F05C9"/>
    <w:rsid w:val="004F12FB"/>
    <w:rsid w:val="004F4118"/>
    <w:rsid w:val="004F5714"/>
    <w:rsid w:val="004F6BAF"/>
    <w:rsid w:val="004F773D"/>
    <w:rsid w:val="00501347"/>
    <w:rsid w:val="00501FB6"/>
    <w:rsid w:val="0050369F"/>
    <w:rsid w:val="00504DF4"/>
    <w:rsid w:val="00505146"/>
    <w:rsid w:val="0051228E"/>
    <w:rsid w:val="00513947"/>
    <w:rsid w:val="00514071"/>
    <w:rsid w:val="00514318"/>
    <w:rsid w:val="00516B94"/>
    <w:rsid w:val="00516E63"/>
    <w:rsid w:val="005212AB"/>
    <w:rsid w:val="00523F4C"/>
    <w:rsid w:val="00525691"/>
    <w:rsid w:val="005268FC"/>
    <w:rsid w:val="00526FD4"/>
    <w:rsid w:val="00527161"/>
    <w:rsid w:val="005305D6"/>
    <w:rsid w:val="0053381B"/>
    <w:rsid w:val="00534CAD"/>
    <w:rsid w:val="005353B1"/>
    <w:rsid w:val="005360C4"/>
    <w:rsid w:val="00544597"/>
    <w:rsid w:val="00544CE4"/>
    <w:rsid w:val="00546223"/>
    <w:rsid w:val="0054749E"/>
    <w:rsid w:val="00550565"/>
    <w:rsid w:val="00550D4F"/>
    <w:rsid w:val="0055144A"/>
    <w:rsid w:val="005539AD"/>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5492"/>
    <w:rsid w:val="005D60A1"/>
    <w:rsid w:val="005E055A"/>
    <w:rsid w:val="005E0FFD"/>
    <w:rsid w:val="005E2C06"/>
    <w:rsid w:val="005E382D"/>
    <w:rsid w:val="005E5613"/>
    <w:rsid w:val="005F6641"/>
    <w:rsid w:val="005F6A44"/>
    <w:rsid w:val="005F75B2"/>
    <w:rsid w:val="00602B34"/>
    <w:rsid w:val="00602E33"/>
    <w:rsid w:val="00603355"/>
    <w:rsid w:val="0060661D"/>
    <w:rsid w:val="00607206"/>
    <w:rsid w:val="00607912"/>
    <w:rsid w:val="00611D89"/>
    <w:rsid w:val="00614847"/>
    <w:rsid w:val="0061584A"/>
    <w:rsid w:val="00623166"/>
    <w:rsid w:val="00623AA7"/>
    <w:rsid w:val="0062415C"/>
    <w:rsid w:val="006244F5"/>
    <w:rsid w:val="00626063"/>
    <w:rsid w:val="0062658F"/>
    <w:rsid w:val="006318C9"/>
    <w:rsid w:val="00633108"/>
    <w:rsid w:val="0063381A"/>
    <w:rsid w:val="00634724"/>
    <w:rsid w:val="00634BC1"/>
    <w:rsid w:val="0063681B"/>
    <w:rsid w:val="006368A8"/>
    <w:rsid w:val="006438F8"/>
    <w:rsid w:val="00643AEE"/>
    <w:rsid w:val="006444CE"/>
    <w:rsid w:val="00651269"/>
    <w:rsid w:val="00652BA4"/>
    <w:rsid w:val="006601C3"/>
    <w:rsid w:val="00660737"/>
    <w:rsid w:val="00662581"/>
    <w:rsid w:val="00664EF4"/>
    <w:rsid w:val="006651D7"/>
    <w:rsid w:val="00671958"/>
    <w:rsid w:val="00675046"/>
    <w:rsid w:val="00675F08"/>
    <w:rsid w:val="006763E3"/>
    <w:rsid w:val="00683E0E"/>
    <w:rsid w:val="00686F04"/>
    <w:rsid w:val="00691DC4"/>
    <w:rsid w:val="006941EB"/>
    <w:rsid w:val="00694244"/>
    <w:rsid w:val="00695351"/>
    <w:rsid w:val="006A2003"/>
    <w:rsid w:val="006A3F9C"/>
    <w:rsid w:val="006A609D"/>
    <w:rsid w:val="006A64E1"/>
    <w:rsid w:val="006A6EEA"/>
    <w:rsid w:val="006B2B55"/>
    <w:rsid w:val="006B3D11"/>
    <w:rsid w:val="006B41CF"/>
    <w:rsid w:val="006B5B62"/>
    <w:rsid w:val="006B68D9"/>
    <w:rsid w:val="006B7323"/>
    <w:rsid w:val="006B7678"/>
    <w:rsid w:val="006C35FA"/>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547D"/>
    <w:rsid w:val="00715EA5"/>
    <w:rsid w:val="00717E57"/>
    <w:rsid w:val="007225DB"/>
    <w:rsid w:val="00722629"/>
    <w:rsid w:val="00722C5A"/>
    <w:rsid w:val="00726433"/>
    <w:rsid w:val="0073588A"/>
    <w:rsid w:val="00740DF8"/>
    <w:rsid w:val="007431A1"/>
    <w:rsid w:val="00746B94"/>
    <w:rsid w:val="007475FD"/>
    <w:rsid w:val="0075397B"/>
    <w:rsid w:val="0075456B"/>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20C8"/>
    <w:rsid w:val="00794D8B"/>
    <w:rsid w:val="007A1E95"/>
    <w:rsid w:val="007A42AE"/>
    <w:rsid w:val="007A4745"/>
    <w:rsid w:val="007A5A7B"/>
    <w:rsid w:val="007A6BFD"/>
    <w:rsid w:val="007B2B14"/>
    <w:rsid w:val="007C1475"/>
    <w:rsid w:val="007C581E"/>
    <w:rsid w:val="007C5904"/>
    <w:rsid w:val="007D2AF9"/>
    <w:rsid w:val="007D4F32"/>
    <w:rsid w:val="007D5D0F"/>
    <w:rsid w:val="007D6778"/>
    <w:rsid w:val="007E02CB"/>
    <w:rsid w:val="007E101F"/>
    <w:rsid w:val="007E118A"/>
    <w:rsid w:val="007E18E2"/>
    <w:rsid w:val="007E1C4E"/>
    <w:rsid w:val="007E2327"/>
    <w:rsid w:val="007E295A"/>
    <w:rsid w:val="007F06F6"/>
    <w:rsid w:val="007F124D"/>
    <w:rsid w:val="007F1270"/>
    <w:rsid w:val="007F330E"/>
    <w:rsid w:val="007F4967"/>
    <w:rsid w:val="007F6D39"/>
    <w:rsid w:val="008000D1"/>
    <w:rsid w:val="0080024C"/>
    <w:rsid w:val="00805DA2"/>
    <w:rsid w:val="00806331"/>
    <w:rsid w:val="008067B2"/>
    <w:rsid w:val="008076EF"/>
    <w:rsid w:val="008079DC"/>
    <w:rsid w:val="008105B3"/>
    <w:rsid w:val="00811025"/>
    <w:rsid w:val="00814565"/>
    <w:rsid w:val="00816744"/>
    <w:rsid w:val="00816C45"/>
    <w:rsid w:val="00822A9F"/>
    <w:rsid w:val="00830077"/>
    <w:rsid w:val="0083192F"/>
    <w:rsid w:val="00831F2B"/>
    <w:rsid w:val="008410A4"/>
    <w:rsid w:val="00846EBA"/>
    <w:rsid w:val="0085020A"/>
    <w:rsid w:val="00852A29"/>
    <w:rsid w:val="0085371A"/>
    <w:rsid w:val="00853D41"/>
    <w:rsid w:val="0085583C"/>
    <w:rsid w:val="008579AE"/>
    <w:rsid w:val="00860796"/>
    <w:rsid w:val="00860F1E"/>
    <w:rsid w:val="0086378F"/>
    <w:rsid w:val="00864548"/>
    <w:rsid w:val="00865F5E"/>
    <w:rsid w:val="00866BFF"/>
    <w:rsid w:val="00867461"/>
    <w:rsid w:val="00871CA5"/>
    <w:rsid w:val="00873B3F"/>
    <w:rsid w:val="00880E6A"/>
    <w:rsid w:val="008818F4"/>
    <w:rsid w:val="00881F6D"/>
    <w:rsid w:val="008840A3"/>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C462C"/>
    <w:rsid w:val="008C58C4"/>
    <w:rsid w:val="008C7494"/>
    <w:rsid w:val="008D0A80"/>
    <w:rsid w:val="008D15B2"/>
    <w:rsid w:val="008D1871"/>
    <w:rsid w:val="008D3DEB"/>
    <w:rsid w:val="008D5079"/>
    <w:rsid w:val="008D5765"/>
    <w:rsid w:val="008D6459"/>
    <w:rsid w:val="008E30D1"/>
    <w:rsid w:val="008E6B5A"/>
    <w:rsid w:val="008F17FF"/>
    <w:rsid w:val="008F40AC"/>
    <w:rsid w:val="008F6BF3"/>
    <w:rsid w:val="008F725D"/>
    <w:rsid w:val="00900148"/>
    <w:rsid w:val="00901860"/>
    <w:rsid w:val="00905912"/>
    <w:rsid w:val="00906B24"/>
    <w:rsid w:val="0091235B"/>
    <w:rsid w:val="009143FB"/>
    <w:rsid w:val="00920742"/>
    <w:rsid w:val="00923464"/>
    <w:rsid w:val="00931BD3"/>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5DE"/>
    <w:rsid w:val="009E6939"/>
    <w:rsid w:val="009F5CC9"/>
    <w:rsid w:val="009F7C4C"/>
    <w:rsid w:val="00A00D37"/>
    <w:rsid w:val="00A0495F"/>
    <w:rsid w:val="00A0497B"/>
    <w:rsid w:val="00A04B7F"/>
    <w:rsid w:val="00A05762"/>
    <w:rsid w:val="00A07033"/>
    <w:rsid w:val="00A105C7"/>
    <w:rsid w:val="00A11033"/>
    <w:rsid w:val="00A13337"/>
    <w:rsid w:val="00A13A3B"/>
    <w:rsid w:val="00A1594B"/>
    <w:rsid w:val="00A15CD1"/>
    <w:rsid w:val="00A15FF6"/>
    <w:rsid w:val="00A178D8"/>
    <w:rsid w:val="00A20288"/>
    <w:rsid w:val="00A21D11"/>
    <w:rsid w:val="00A257DB"/>
    <w:rsid w:val="00A2725F"/>
    <w:rsid w:val="00A30118"/>
    <w:rsid w:val="00A346B5"/>
    <w:rsid w:val="00A354A0"/>
    <w:rsid w:val="00A37A35"/>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6A63"/>
    <w:rsid w:val="00AA73EE"/>
    <w:rsid w:val="00AB1651"/>
    <w:rsid w:val="00AB52E8"/>
    <w:rsid w:val="00AB697A"/>
    <w:rsid w:val="00AB6C34"/>
    <w:rsid w:val="00AC0012"/>
    <w:rsid w:val="00AC0EAB"/>
    <w:rsid w:val="00AC15F0"/>
    <w:rsid w:val="00AC1775"/>
    <w:rsid w:val="00AC291F"/>
    <w:rsid w:val="00AC2F73"/>
    <w:rsid w:val="00AC331E"/>
    <w:rsid w:val="00AC3F02"/>
    <w:rsid w:val="00AC5A58"/>
    <w:rsid w:val="00AC5DE0"/>
    <w:rsid w:val="00AC7359"/>
    <w:rsid w:val="00AD1151"/>
    <w:rsid w:val="00AD4BF2"/>
    <w:rsid w:val="00AD55AA"/>
    <w:rsid w:val="00AD6B45"/>
    <w:rsid w:val="00AE059B"/>
    <w:rsid w:val="00AE7352"/>
    <w:rsid w:val="00AF5BC1"/>
    <w:rsid w:val="00AF6A94"/>
    <w:rsid w:val="00AF6B8F"/>
    <w:rsid w:val="00B010C4"/>
    <w:rsid w:val="00B04C93"/>
    <w:rsid w:val="00B056C5"/>
    <w:rsid w:val="00B06C8F"/>
    <w:rsid w:val="00B10311"/>
    <w:rsid w:val="00B10C2C"/>
    <w:rsid w:val="00B11ADB"/>
    <w:rsid w:val="00B1337B"/>
    <w:rsid w:val="00B154C6"/>
    <w:rsid w:val="00B172FF"/>
    <w:rsid w:val="00B21115"/>
    <w:rsid w:val="00B253BE"/>
    <w:rsid w:val="00B2785F"/>
    <w:rsid w:val="00B32A2F"/>
    <w:rsid w:val="00B33668"/>
    <w:rsid w:val="00B33F95"/>
    <w:rsid w:val="00B35340"/>
    <w:rsid w:val="00B36EB3"/>
    <w:rsid w:val="00B37427"/>
    <w:rsid w:val="00B37E89"/>
    <w:rsid w:val="00B4198A"/>
    <w:rsid w:val="00B44F8D"/>
    <w:rsid w:val="00B45D02"/>
    <w:rsid w:val="00B46D3B"/>
    <w:rsid w:val="00B50002"/>
    <w:rsid w:val="00B504BF"/>
    <w:rsid w:val="00B52A90"/>
    <w:rsid w:val="00B5341C"/>
    <w:rsid w:val="00B5570C"/>
    <w:rsid w:val="00B60502"/>
    <w:rsid w:val="00B61AF5"/>
    <w:rsid w:val="00B65319"/>
    <w:rsid w:val="00B70375"/>
    <w:rsid w:val="00B72BC9"/>
    <w:rsid w:val="00B7343D"/>
    <w:rsid w:val="00B74649"/>
    <w:rsid w:val="00B76305"/>
    <w:rsid w:val="00B7660E"/>
    <w:rsid w:val="00B82CB7"/>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26B8"/>
    <w:rsid w:val="00BE2E24"/>
    <w:rsid w:val="00BE4EA7"/>
    <w:rsid w:val="00BF0648"/>
    <w:rsid w:val="00BF14AC"/>
    <w:rsid w:val="00BF215B"/>
    <w:rsid w:val="00BF3804"/>
    <w:rsid w:val="00BF4974"/>
    <w:rsid w:val="00C042D7"/>
    <w:rsid w:val="00C056AB"/>
    <w:rsid w:val="00C05C43"/>
    <w:rsid w:val="00C05FD3"/>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A1A8B"/>
    <w:rsid w:val="00CA1DEA"/>
    <w:rsid w:val="00CA3883"/>
    <w:rsid w:val="00CB6662"/>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BCC"/>
    <w:rsid w:val="00D17DD7"/>
    <w:rsid w:val="00D24DB1"/>
    <w:rsid w:val="00D26C75"/>
    <w:rsid w:val="00D277C1"/>
    <w:rsid w:val="00D3239C"/>
    <w:rsid w:val="00D34951"/>
    <w:rsid w:val="00D37369"/>
    <w:rsid w:val="00D422FB"/>
    <w:rsid w:val="00D44005"/>
    <w:rsid w:val="00D4519F"/>
    <w:rsid w:val="00D45A90"/>
    <w:rsid w:val="00D50C81"/>
    <w:rsid w:val="00D5361C"/>
    <w:rsid w:val="00D53756"/>
    <w:rsid w:val="00D6004E"/>
    <w:rsid w:val="00D63AA2"/>
    <w:rsid w:val="00D67B58"/>
    <w:rsid w:val="00D71634"/>
    <w:rsid w:val="00D72997"/>
    <w:rsid w:val="00D731AF"/>
    <w:rsid w:val="00D7427A"/>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2835"/>
    <w:rsid w:val="00DB2AF8"/>
    <w:rsid w:val="00DB3CDB"/>
    <w:rsid w:val="00DB4AA7"/>
    <w:rsid w:val="00DB538C"/>
    <w:rsid w:val="00DB61D4"/>
    <w:rsid w:val="00DB6270"/>
    <w:rsid w:val="00DB7598"/>
    <w:rsid w:val="00DC280A"/>
    <w:rsid w:val="00DC43F2"/>
    <w:rsid w:val="00DC4D77"/>
    <w:rsid w:val="00DC5BE4"/>
    <w:rsid w:val="00DC7ED0"/>
    <w:rsid w:val="00DD1B46"/>
    <w:rsid w:val="00DD1DC0"/>
    <w:rsid w:val="00DD312B"/>
    <w:rsid w:val="00DE04BA"/>
    <w:rsid w:val="00DE0BBD"/>
    <w:rsid w:val="00DE338C"/>
    <w:rsid w:val="00DE509C"/>
    <w:rsid w:val="00DE5AD3"/>
    <w:rsid w:val="00DE5B99"/>
    <w:rsid w:val="00DE6320"/>
    <w:rsid w:val="00DF3587"/>
    <w:rsid w:val="00DF6961"/>
    <w:rsid w:val="00DF7B12"/>
    <w:rsid w:val="00E04DD3"/>
    <w:rsid w:val="00E070C2"/>
    <w:rsid w:val="00E07EF9"/>
    <w:rsid w:val="00E07F7D"/>
    <w:rsid w:val="00E10AF1"/>
    <w:rsid w:val="00E14026"/>
    <w:rsid w:val="00E16EF1"/>
    <w:rsid w:val="00E22018"/>
    <w:rsid w:val="00E22169"/>
    <w:rsid w:val="00E263CD"/>
    <w:rsid w:val="00E2674E"/>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5267"/>
    <w:rsid w:val="00E666DB"/>
    <w:rsid w:val="00E72326"/>
    <w:rsid w:val="00E74120"/>
    <w:rsid w:val="00E74B03"/>
    <w:rsid w:val="00E75B3C"/>
    <w:rsid w:val="00E811DC"/>
    <w:rsid w:val="00E85168"/>
    <w:rsid w:val="00E87967"/>
    <w:rsid w:val="00E879EE"/>
    <w:rsid w:val="00E87B6A"/>
    <w:rsid w:val="00E91C94"/>
    <w:rsid w:val="00E96BCC"/>
    <w:rsid w:val="00EA0FB8"/>
    <w:rsid w:val="00EA3FA6"/>
    <w:rsid w:val="00EA4316"/>
    <w:rsid w:val="00EB1593"/>
    <w:rsid w:val="00EB1C52"/>
    <w:rsid w:val="00EB5C32"/>
    <w:rsid w:val="00EB5EED"/>
    <w:rsid w:val="00EB655E"/>
    <w:rsid w:val="00EB6B4C"/>
    <w:rsid w:val="00EB7646"/>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14F3"/>
    <w:rsid w:val="00F030AE"/>
    <w:rsid w:val="00F046C9"/>
    <w:rsid w:val="00F05B47"/>
    <w:rsid w:val="00F0619A"/>
    <w:rsid w:val="00F13781"/>
    <w:rsid w:val="00F1564E"/>
    <w:rsid w:val="00F1798E"/>
    <w:rsid w:val="00F20775"/>
    <w:rsid w:val="00F20AC7"/>
    <w:rsid w:val="00F213FF"/>
    <w:rsid w:val="00F21986"/>
    <w:rsid w:val="00F230C1"/>
    <w:rsid w:val="00F23E50"/>
    <w:rsid w:val="00F24C2A"/>
    <w:rsid w:val="00F3053E"/>
    <w:rsid w:val="00F43A94"/>
    <w:rsid w:val="00F56139"/>
    <w:rsid w:val="00F56980"/>
    <w:rsid w:val="00F56B38"/>
    <w:rsid w:val="00F5791D"/>
    <w:rsid w:val="00F60E1F"/>
    <w:rsid w:val="00F62167"/>
    <w:rsid w:val="00F62415"/>
    <w:rsid w:val="00F64D5A"/>
    <w:rsid w:val="00F65ED2"/>
    <w:rsid w:val="00F6628F"/>
    <w:rsid w:val="00F71F47"/>
    <w:rsid w:val="00F7795B"/>
    <w:rsid w:val="00F80214"/>
    <w:rsid w:val="00F8387C"/>
    <w:rsid w:val="00F849EE"/>
    <w:rsid w:val="00F86A89"/>
    <w:rsid w:val="00F93143"/>
    <w:rsid w:val="00F95FBB"/>
    <w:rsid w:val="00F97007"/>
    <w:rsid w:val="00FA1025"/>
    <w:rsid w:val="00FA30E6"/>
    <w:rsid w:val="00FA56C0"/>
    <w:rsid w:val="00FA79C0"/>
    <w:rsid w:val="00FB000A"/>
    <w:rsid w:val="00FB00F2"/>
    <w:rsid w:val="00FB19FB"/>
    <w:rsid w:val="00FB60A1"/>
    <w:rsid w:val="00FB7128"/>
    <w:rsid w:val="00FB7213"/>
    <w:rsid w:val="00FB735C"/>
    <w:rsid w:val="00FC0B74"/>
    <w:rsid w:val="00FC1D99"/>
    <w:rsid w:val="00FD0056"/>
    <w:rsid w:val="00FD15A4"/>
    <w:rsid w:val="00FD1942"/>
    <w:rsid w:val="00FD296D"/>
    <w:rsid w:val="00FD2F77"/>
    <w:rsid w:val="00FD3E4B"/>
    <w:rsid w:val="00FD5607"/>
    <w:rsid w:val="00FD5A40"/>
    <w:rsid w:val="00FD633F"/>
    <w:rsid w:val="00FE231E"/>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hyperlink" Target="https://doi.org/10.1139/cgj-2012-0390" TargetMode="External"/><Relationship Id="rId50" Type="http://schemas.openxmlformats.org/officeDocument/2006/relationships/hyperlink" Target="https://doi.org/10.1016/j.compgeo.2018.10.020"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ARTN"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doi.org/10.1680/geot.14.P.193"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hyperlink" Target="https://doi.org/Doi"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emf"/><Relationship Id="rId48" Type="http://schemas.openxmlformats.org/officeDocument/2006/relationships/hyperlink" Target="https://doi.org/10.1139/T11-059" TargetMode="External"/><Relationship Id="rId8" Type="http://schemas.openxmlformats.org/officeDocument/2006/relationships/image" Target="media/image1.jpeg"/><Relationship Id="rId51" Type="http://schemas.openxmlformats.org/officeDocument/2006/relationships/hyperlink" Target="https://doi.org/10.1038/s41592-020-077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608</Words>
  <Characters>66824</Characters>
  <Application>Microsoft Office Word</Application>
  <DocSecurity>0</DocSecurity>
  <Lines>556</Lines>
  <Paragraphs>15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7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5</cp:revision>
  <cp:lastPrinted>2023-09-28T11:25:00Z</cp:lastPrinted>
  <dcterms:created xsi:type="dcterms:W3CDTF">2023-01-29T21:38:00Z</dcterms:created>
  <dcterms:modified xsi:type="dcterms:W3CDTF">2023-09-28T11:29:00Z</dcterms:modified>
</cp:coreProperties>
</file>